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12B0223" w14:textId="77777777" w:rsidTr="494ADF93">
        <w:trPr>
          <w:trHeight w:val="3518"/>
          <w:jc w:val="center"/>
        </w:trPr>
        <w:tc>
          <w:tcPr>
            <w:tcW w:w="10168" w:type="dxa"/>
            <w:shd w:val="clear" w:color="auto" w:fill="E8E7EC"/>
          </w:tcPr>
          <w:p w14:paraId="32904013" w14:textId="1B396DFA" w:rsidR="00CE5F4E" w:rsidRDefault="00CE5F4E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>acute myeloid leukaemia</w:t>
            </w:r>
          </w:p>
          <w:p w14:paraId="62F6F284" w14:textId="20CE5090" w:rsidR="00CE5F4E" w:rsidRPr="001D2D2E" w:rsidRDefault="00CE5F4E" w:rsidP="00770032">
            <w:pPr>
              <w:pStyle w:val="CLIN2SUBHEADINGS"/>
            </w:pPr>
            <w:r w:rsidRPr="001D2D2E">
              <w:t>Diagnostic Utility</w:t>
            </w:r>
          </w:p>
          <w:p w14:paraId="21E6DDCE" w14:textId="2D48E9AF" w:rsidR="00703AA8" w:rsidRDefault="00CE5F4E" w:rsidP="00712E9B">
            <w:pPr>
              <w:pStyle w:val="CLIN3BULLETPOINTS"/>
            </w:pPr>
            <w:r>
              <w:t xml:space="preserve">In the WHO </w:t>
            </w:r>
            <w:r w:rsidR="002B5707">
              <w:t>5</w:t>
            </w:r>
            <w:r w:rsidRPr="00CA1B7C">
              <w:rPr>
                <w:vertAlign w:val="superscript"/>
              </w:rPr>
              <w:t>th</w:t>
            </w:r>
            <w:r>
              <w:t xml:space="preserve"> edition classification, acute myeloid leukaemia (AML) with </w:t>
            </w:r>
            <w:r w:rsidR="007F6B3E">
              <w:t xml:space="preserve">defining </w:t>
            </w:r>
            <w:r>
              <w:t xml:space="preserve">genetic abnormalities include </w:t>
            </w:r>
            <w:r w:rsidR="00030A85">
              <w:t>acute promyelocytic l</w:t>
            </w:r>
            <w:r w:rsidR="00C03C42">
              <w:t>eu</w:t>
            </w:r>
            <w:r w:rsidR="00030A85">
              <w:t>ka</w:t>
            </w:r>
            <w:r w:rsidR="00C03C42">
              <w:t>e</w:t>
            </w:r>
            <w:r w:rsidR="00030A85">
              <w:t xml:space="preserve">mia </w:t>
            </w:r>
            <w:r w:rsidR="0038424A">
              <w:t xml:space="preserve">(APL) </w:t>
            </w:r>
            <w:r w:rsidR="00030A85">
              <w:t xml:space="preserve">with </w:t>
            </w:r>
            <w:r w:rsidR="00030A85" w:rsidRPr="00D27E72">
              <w:rPr>
                <w:i/>
                <w:iCs/>
              </w:rPr>
              <w:t>PML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RARA</w:t>
            </w:r>
            <w:r w:rsidR="00030A85">
              <w:t xml:space="preserve"> fusion, </w:t>
            </w:r>
            <w:r>
              <w:t>AML with</w:t>
            </w:r>
            <w:r w:rsidR="00030A85">
              <w:t xml:space="preserve"> </w:t>
            </w:r>
            <w:r w:rsidR="00262F90">
              <w:t>specific gene fusions (</w:t>
            </w:r>
            <w:r w:rsidR="00030A85" w:rsidRPr="00D27E72">
              <w:rPr>
                <w:i/>
                <w:iCs/>
              </w:rPr>
              <w:t>RUNX1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RUNX1T1</w:t>
            </w:r>
            <w:r w:rsidR="00262F90">
              <w:t xml:space="preserve">, </w:t>
            </w:r>
            <w:r w:rsidR="00030A85" w:rsidRPr="00D27E72">
              <w:rPr>
                <w:i/>
                <w:iCs/>
              </w:rPr>
              <w:t>CBFB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MYH11</w:t>
            </w:r>
            <w:r w:rsidR="00030A85">
              <w:t xml:space="preserve">, </w:t>
            </w:r>
            <w:r w:rsidR="00030A85" w:rsidRPr="00D27E72">
              <w:rPr>
                <w:i/>
                <w:iCs/>
              </w:rPr>
              <w:t>DEK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NUP214</w:t>
            </w:r>
            <w:r w:rsidR="00030A85">
              <w:t xml:space="preserve">, </w:t>
            </w:r>
            <w:r w:rsidR="00030A85" w:rsidRPr="00D27E72">
              <w:rPr>
                <w:i/>
                <w:iCs/>
              </w:rPr>
              <w:t>RB</w:t>
            </w:r>
            <w:r w:rsidR="00852FE2">
              <w:rPr>
                <w:i/>
                <w:iCs/>
              </w:rPr>
              <w:t>M</w:t>
            </w:r>
            <w:r w:rsidR="00030A85" w:rsidRPr="00D27E72">
              <w:rPr>
                <w:i/>
                <w:iCs/>
              </w:rPr>
              <w:t>15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MRTFA</w:t>
            </w:r>
            <w:r w:rsidR="00C961F9">
              <w:t xml:space="preserve"> and </w:t>
            </w:r>
            <w:r w:rsidR="00030A85" w:rsidRPr="00D27E72">
              <w:rPr>
                <w:i/>
                <w:iCs/>
              </w:rPr>
              <w:t>BCR</w:t>
            </w:r>
            <w:r w:rsidR="00F116C3" w:rsidRPr="00F116C3">
              <w:t>::</w:t>
            </w:r>
            <w:r w:rsidR="00030A85" w:rsidRPr="00D27E72">
              <w:rPr>
                <w:i/>
                <w:iCs/>
              </w:rPr>
              <w:t>ABL1</w:t>
            </w:r>
            <w:r w:rsidR="00030A85">
              <w:t xml:space="preserve"> fusion</w:t>
            </w:r>
            <w:r w:rsidR="000674AF">
              <w:t>)</w:t>
            </w:r>
            <w:r w:rsidR="00030A85">
              <w:t xml:space="preserve">, </w:t>
            </w:r>
            <w:r w:rsidR="000674AF">
              <w:t>gene rearrangements (</w:t>
            </w:r>
            <w:r w:rsidR="00030A85" w:rsidRPr="00D27E72">
              <w:rPr>
                <w:i/>
                <w:iCs/>
              </w:rPr>
              <w:t>KMT2A</w:t>
            </w:r>
            <w:r w:rsidR="00C961F9">
              <w:t xml:space="preserve">, </w:t>
            </w:r>
            <w:r w:rsidR="00030A85" w:rsidRPr="00D27E72">
              <w:rPr>
                <w:i/>
                <w:iCs/>
              </w:rPr>
              <w:t>MECOM</w:t>
            </w:r>
            <w:r w:rsidR="00C961F9">
              <w:rPr>
                <w:i/>
                <w:iCs/>
              </w:rPr>
              <w:t xml:space="preserve"> </w:t>
            </w:r>
            <w:r w:rsidR="00C961F9" w:rsidRPr="00D27E72">
              <w:t xml:space="preserve">and </w:t>
            </w:r>
            <w:r w:rsidR="00030A85" w:rsidRPr="00D27E72">
              <w:rPr>
                <w:i/>
                <w:iCs/>
              </w:rPr>
              <w:t>NUP98</w:t>
            </w:r>
            <w:r w:rsidR="00C961F9">
              <w:t>)</w:t>
            </w:r>
            <w:r w:rsidR="00030A85">
              <w:t xml:space="preserve">, </w:t>
            </w:r>
            <w:r w:rsidR="00C961F9">
              <w:t>and gene mutations (</w:t>
            </w:r>
            <w:r w:rsidRPr="000A1246">
              <w:rPr>
                <w:i/>
              </w:rPr>
              <w:t>NPM1</w:t>
            </w:r>
            <w:r w:rsidR="000D283C">
              <w:rPr>
                <w:i/>
              </w:rPr>
              <w:t xml:space="preserve">, </w:t>
            </w:r>
            <w:r w:rsidRPr="000A1246">
              <w:rPr>
                <w:i/>
              </w:rPr>
              <w:t>CEBPA</w:t>
            </w:r>
            <w:r w:rsidR="000D283C">
              <w:rPr>
                <w:i/>
              </w:rPr>
              <w:t xml:space="preserve"> </w:t>
            </w:r>
            <w:r w:rsidR="000D283C">
              <w:rPr>
                <w:iCs/>
              </w:rPr>
              <w:t>and myelodysplasia-related</w:t>
            </w:r>
            <w:r w:rsidR="000D528F">
              <w:rPr>
                <w:iCs/>
              </w:rPr>
              <w:t xml:space="preserve"> [MR]</w:t>
            </w:r>
            <w:r w:rsidR="000D283C">
              <w:rPr>
                <w:iCs/>
              </w:rPr>
              <w:t xml:space="preserve">). </w:t>
            </w:r>
            <w:r w:rsidR="008F3518">
              <w:rPr>
                <w:iCs/>
              </w:rPr>
              <w:t xml:space="preserve">A diagnosis of AML can be made </w:t>
            </w:r>
            <w:r w:rsidR="00AB00C7">
              <w:rPr>
                <w:iCs/>
              </w:rPr>
              <w:t>regardless of blast count</w:t>
            </w:r>
            <w:r w:rsidR="00107E2D">
              <w:rPr>
                <w:iCs/>
              </w:rPr>
              <w:t xml:space="preserve"> </w:t>
            </w:r>
            <w:r w:rsidR="003C127F">
              <w:rPr>
                <w:iCs/>
              </w:rPr>
              <w:t xml:space="preserve">in the presence of these defining genetic abnormalities, with the exception of AML with </w:t>
            </w:r>
            <w:r w:rsidR="00C8256E" w:rsidRPr="00FD55EC">
              <w:rPr>
                <w:i/>
                <w:iCs/>
              </w:rPr>
              <w:t>BCR</w:t>
            </w:r>
            <w:r w:rsidR="00F116C3" w:rsidRPr="00F116C3">
              <w:t>::</w:t>
            </w:r>
            <w:r w:rsidR="00C8256E" w:rsidRPr="00FD55EC">
              <w:rPr>
                <w:i/>
                <w:iCs/>
              </w:rPr>
              <w:t>ABL1</w:t>
            </w:r>
            <w:r w:rsidR="00C8256E">
              <w:t xml:space="preserve"> fusion</w:t>
            </w:r>
            <w:r w:rsidR="000D528F">
              <w:t xml:space="preserve">, </w:t>
            </w:r>
            <w:r w:rsidR="00C8256E" w:rsidRPr="00CA1B7C">
              <w:t xml:space="preserve">AML with </w:t>
            </w:r>
            <w:r w:rsidR="00C8256E" w:rsidRPr="000A1246">
              <w:rPr>
                <w:i/>
              </w:rPr>
              <w:t>CEBPA</w:t>
            </w:r>
            <w:r w:rsidR="00C8256E">
              <w:rPr>
                <w:iCs/>
              </w:rPr>
              <w:t xml:space="preserve"> mutation</w:t>
            </w:r>
            <w:r w:rsidR="000D528F">
              <w:rPr>
                <w:iCs/>
              </w:rPr>
              <w:t xml:space="preserve"> and AML-MR</w:t>
            </w:r>
            <w:r w:rsidR="00C8256E">
              <w:rPr>
                <w:iCs/>
              </w:rPr>
              <w:t xml:space="preserve"> (which require </w:t>
            </w:r>
            <w:r w:rsidR="00846FBD">
              <w:rPr>
                <w:iCs/>
              </w:rPr>
              <w:t>at least 20% blasts)</w:t>
            </w:r>
            <w:r w:rsidR="004F169C">
              <w:fldChar w:fldCharType="begin"/>
            </w:r>
            <w:r w:rsidR="004F169C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1</w:t>
            </w:r>
            <w:r w:rsidR="004F169C">
              <w:fldChar w:fldCharType="end"/>
            </w:r>
            <w:r>
              <w:rPr>
                <w:i/>
              </w:rPr>
              <w:t>.</w:t>
            </w:r>
            <w:r w:rsidR="008F3518">
              <w:rPr>
                <w:i/>
              </w:rPr>
              <w:t xml:space="preserve"> </w:t>
            </w:r>
          </w:p>
          <w:p w14:paraId="235978B4" w14:textId="1C12267E" w:rsidR="00CE5F4E" w:rsidRDefault="6991CC20" w:rsidP="00F116C3">
            <w:pPr>
              <w:pStyle w:val="CLIN3BULLETPOINTS"/>
            </w:pPr>
            <w:r w:rsidRPr="00F116C3">
              <w:t>Defining</w:t>
            </w:r>
            <w:r>
              <w:t xml:space="preserve"> somatic mutations for AML</w:t>
            </w:r>
            <w:r w:rsidR="1400B259">
              <w:t xml:space="preserve">-MR </w:t>
            </w:r>
            <w:r>
              <w:t>include</w:t>
            </w:r>
            <w:r w:rsidR="1A3BC699">
              <w:t xml:space="preserve"> </w:t>
            </w:r>
            <w:r w:rsidR="1A3BC699" w:rsidRPr="494ADF93">
              <w:rPr>
                <w:i/>
                <w:iCs/>
              </w:rPr>
              <w:t>ASXL1</w:t>
            </w:r>
            <w:r w:rsidR="1A3BC699">
              <w:t>,</w:t>
            </w:r>
            <w:r w:rsidR="443FD289" w:rsidRPr="494ADF93">
              <w:rPr>
                <w:i/>
                <w:iCs/>
              </w:rPr>
              <w:t xml:space="preserve"> BCOR,</w:t>
            </w:r>
            <w:r w:rsidR="1A3BC699" w:rsidRPr="494ADF93">
              <w:rPr>
                <w:i/>
                <w:iCs/>
              </w:rPr>
              <w:t xml:space="preserve"> EZH2</w:t>
            </w:r>
            <w:r w:rsidR="1A3BC699">
              <w:t>,</w:t>
            </w:r>
            <w:r w:rsidR="1A3BC699" w:rsidRPr="494ADF93">
              <w:rPr>
                <w:i/>
                <w:iCs/>
              </w:rPr>
              <w:t xml:space="preserve"> </w:t>
            </w:r>
            <w:r w:rsidR="443FD289" w:rsidRPr="494ADF93">
              <w:rPr>
                <w:i/>
                <w:iCs/>
              </w:rPr>
              <w:t>SF3B1</w:t>
            </w:r>
            <w:r w:rsidR="443FD289">
              <w:t>,</w:t>
            </w:r>
            <w:r w:rsidR="443FD289" w:rsidRPr="494ADF93">
              <w:rPr>
                <w:i/>
                <w:iCs/>
              </w:rPr>
              <w:t xml:space="preserve"> SRSF2</w:t>
            </w:r>
            <w:r w:rsidR="443FD289">
              <w:t>,</w:t>
            </w:r>
            <w:r w:rsidR="5A48DF36" w:rsidRPr="494ADF93">
              <w:rPr>
                <w:i/>
                <w:iCs/>
              </w:rPr>
              <w:t xml:space="preserve"> STAG2,</w:t>
            </w:r>
            <w:r w:rsidR="443FD289" w:rsidRPr="494ADF93">
              <w:rPr>
                <w:i/>
                <w:iCs/>
              </w:rPr>
              <w:t xml:space="preserve"> U2AF1</w:t>
            </w:r>
            <w:r w:rsidR="596DAB21" w:rsidRPr="494ADF93">
              <w:rPr>
                <w:i/>
                <w:iCs/>
              </w:rPr>
              <w:t xml:space="preserve"> </w:t>
            </w:r>
            <w:r w:rsidR="596DAB21">
              <w:t>and</w:t>
            </w:r>
            <w:r w:rsidR="443FD289" w:rsidRPr="494ADF93">
              <w:rPr>
                <w:i/>
                <w:iCs/>
              </w:rPr>
              <w:t xml:space="preserve"> ZRSR2</w:t>
            </w:r>
            <w:r w:rsidR="1A3BC699">
              <w:t>.</w:t>
            </w:r>
            <w:r w:rsidR="2A14E224">
              <w:t xml:space="preserve"> Note</w:t>
            </w:r>
            <w:r w:rsidR="5439A98A">
              <w:t xml:space="preserve"> </w:t>
            </w:r>
            <w:r w:rsidR="5439A98A" w:rsidRPr="494ADF93">
              <w:rPr>
                <w:i/>
                <w:iCs/>
              </w:rPr>
              <w:t xml:space="preserve">RUNX1 </w:t>
            </w:r>
            <w:r w:rsidR="5439A98A">
              <w:t xml:space="preserve">is </w:t>
            </w:r>
            <w:r w:rsidR="7E6B60A6">
              <w:t xml:space="preserve">also </w:t>
            </w:r>
            <w:r w:rsidR="5439A98A">
              <w:t>included by</w:t>
            </w:r>
            <w:r w:rsidR="2A14E224">
              <w:t xml:space="preserve"> the International Consensus Classification (</w:t>
            </w:r>
            <w:r w:rsidR="5439A98A">
              <w:t>ICC)</w:t>
            </w:r>
            <w:r w:rsidR="004F169C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C9yZWxhdGVkLXVybHM+PC91cmxzPjxj
dXN0b20yPlBNQzk0NzkwMzE8L2N1c3RvbTI+PGVsZWN0cm9uaWMtcmVzb3VyY2UtbnVtPjEwLjEx
ODIvYmxvb2QuMjAyMjAxNTg1MDwvZWxlY3Ryb25pYy1yZXNvdXJjZS1udW0+PHJlbW90ZS1kYXRh
YmFzZS1wcm92aWRlcj5OTE08L3JlbW90ZS1kYXRhYmFzZS1wcm92aWRlcj48bGFuZ3VhZ2U+ZW5n
PC9sYW5ndWFnZT48L3JlY29yZD48L0NpdGU+PC9FbmROb3RlPn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2</w:t>
            </w:r>
            <w:r w:rsidR="004F169C">
              <w:fldChar w:fldCharType="end"/>
            </w:r>
            <w:r w:rsidR="5439A98A">
              <w:t xml:space="preserve">. </w:t>
            </w:r>
            <w:r w:rsidR="2A14E224">
              <w:t xml:space="preserve"> </w:t>
            </w:r>
          </w:p>
          <w:p w14:paraId="1147411B" w14:textId="17F11F74" w:rsidR="00945D87" w:rsidRDefault="6F5D6C62" w:rsidP="00F116C3">
            <w:pPr>
              <w:pStyle w:val="CLIN3BULLETPOINTS"/>
            </w:pPr>
            <w:r>
              <w:t xml:space="preserve">Emerging or provisional AML subtypes </w:t>
            </w:r>
            <w:r w:rsidR="606E9593">
              <w:t xml:space="preserve">in </w:t>
            </w:r>
            <w:r w:rsidR="5CAEBF8F">
              <w:t>the WHO 5</w:t>
            </w:r>
            <w:r w:rsidR="5CAEBF8F" w:rsidRPr="494ADF93">
              <w:rPr>
                <w:vertAlign w:val="superscript"/>
              </w:rPr>
              <w:t>th</w:t>
            </w:r>
            <w:r w:rsidR="5CAEBF8F">
              <w:t xml:space="preserve"> edition classification</w:t>
            </w:r>
            <w:r w:rsidR="3E877BE8">
              <w:t xml:space="preserve"> and</w:t>
            </w:r>
            <w:r w:rsidR="606E9593">
              <w:t>/or</w:t>
            </w:r>
            <w:r w:rsidR="3E877BE8">
              <w:t xml:space="preserve"> the </w:t>
            </w:r>
            <w:r w:rsidR="5439A98A">
              <w:t xml:space="preserve">ICC </w:t>
            </w:r>
            <w:r w:rsidR="3E877BE8">
              <w:t>include</w:t>
            </w:r>
            <w:r w:rsidR="7A97C4CA">
              <w:t xml:space="preserve"> AML with </w:t>
            </w:r>
            <w:r w:rsidR="606E9593" w:rsidRPr="494ADF93">
              <w:rPr>
                <w:i/>
                <w:iCs/>
              </w:rPr>
              <w:t>CBFA2T3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GLIS2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KAT6A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CREBBP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FUS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ERG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MNX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ETV6</w:t>
            </w:r>
            <w:r w:rsidR="606E9593">
              <w:t xml:space="preserve">, </w:t>
            </w:r>
            <w:r w:rsidR="606E9593" w:rsidRPr="494ADF93">
              <w:rPr>
                <w:i/>
                <w:iCs/>
              </w:rPr>
              <w:t>NPM1</w:t>
            </w:r>
            <w:r w:rsidR="00F116C3" w:rsidRPr="00F116C3">
              <w:t>::</w:t>
            </w:r>
            <w:r w:rsidR="606E9593" w:rsidRPr="494ADF93">
              <w:rPr>
                <w:i/>
                <w:iCs/>
              </w:rPr>
              <w:t>MLF1</w:t>
            </w:r>
            <w:r w:rsidR="606E9593">
              <w:t>,</w:t>
            </w:r>
            <w:r w:rsidR="1E60E23B">
              <w:t xml:space="preserve"> </w:t>
            </w:r>
            <w:r w:rsidR="1E60E23B" w:rsidRPr="494ADF93">
              <w:rPr>
                <w:i/>
                <w:iCs/>
              </w:rPr>
              <w:t>PRDM16</w:t>
            </w:r>
            <w:r w:rsidR="00F116C3" w:rsidRPr="00F116C3">
              <w:t>::</w:t>
            </w:r>
            <w:r w:rsidR="1E60E23B" w:rsidRPr="494ADF93">
              <w:rPr>
                <w:i/>
                <w:iCs/>
              </w:rPr>
              <w:t>RPN1</w:t>
            </w:r>
            <w:r w:rsidR="1E60E23B">
              <w:t xml:space="preserve">, </w:t>
            </w:r>
            <w:r w:rsidR="1E60E23B" w:rsidRPr="494ADF93">
              <w:rPr>
                <w:i/>
                <w:iCs/>
              </w:rPr>
              <w:t>PICALM</w:t>
            </w:r>
            <w:r w:rsidR="00F116C3" w:rsidRPr="00F116C3">
              <w:t>::</w:t>
            </w:r>
            <w:r w:rsidR="1E60E23B" w:rsidRPr="494ADF93">
              <w:rPr>
                <w:i/>
                <w:iCs/>
              </w:rPr>
              <w:t>MLLT10</w:t>
            </w:r>
            <w:r w:rsidR="1E60E23B">
              <w:t xml:space="preserve">, </w:t>
            </w:r>
            <w:r w:rsidR="18D9DCF9">
              <w:t xml:space="preserve">and </w:t>
            </w:r>
            <w:r w:rsidR="1E60E23B" w:rsidRPr="494ADF93">
              <w:rPr>
                <w:i/>
                <w:iCs/>
              </w:rPr>
              <w:t>RUNX1</w:t>
            </w:r>
            <w:r w:rsidR="00F116C3" w:rsidRPr="00F116C3">
              <w:t>::</w:t>
            </w:r>
            <w:r w:rsidR="1E60E23B" w:rsidRPr="494ADF93">
              <w:rPr>
                <w:i/>
                <w:iCs/>
              </w:rPr>
              <w:t>CBFA</w:t>
            </w:r>
            <w:r w:rsidR="7A97C4CA" w:rsidRPr="494ADF93">
              <w:rPr>
                <w:i/>
                <w:iCs/>
              </w:rPr>
              <w:t>2T3</w:t>
            </w:r>
            <w:r w:rsidR="7A97C4CA">
              <w:t>.</w:t>
            </w:r>
          </w:p>
          <w:p w14:paraId="2039451D" w14:textId="111783F4" w:rsidR="00683D88" w:rsidRDefault="621DFC21" w:rsidP="00F116C3">
            <w:pPr>
              <w:pStyle w:val="CLIN3BULLETPOINTS"/>
            </w:pPr>
            <w:r>
              <w:t xml:space="preserve">AML with </w:t>
            </w:r>
            <w:r w:rsidRPr="494ADF93">
              <w:rPr>
                <w:i/>
                <w:iCs/>
              </w:rPr>
              <w:t>BCR</w:t>
            </w:r>
            <w:r w:rsidR="00F116C3" w:rsidRPr="00F116C3">
              <w:t>::</w:t>
            </w:r>
            <w:r w:rsidRPr="494ADF93">
              <w:rPr>
                <w:i/>
                <w:iCs/>
              </w:rPr>
              <w:t>ABL1</w:t>
            </w:r>
            <w:r>
              <w:t xml:space="preserve"> fusion is a rare </w:t>
            </w:r>
            <w:r w:rsidRPr="00F116C3">
              <w:rPr>
                <w:i/>
                <w:iCs/>
              </w:rPr>
              <w:t>de novo</w:t>
            </w:r>
            <w:r>
              <w:t xml:space="preserve"> AML</w:t>
            </w:r>
            <w:r w:rsidR="14589A97">
              <w:t xml:space="preserve">, or </w:t>
            </w:r>
            <w:r w:rsidR="7794DE68">
              <w:t>alternatively</w:t>
            </w:r>
            <w:r w:rsidR="41FD0461">
              <w:t xml:space="preserve"> represent</w:t>
            </w:r>
            <w:r w:rsidR="00CA7FA6">
              <w:t>s</w:t>
            </w:r>
            <w:r w:rsidR="41FD0461">
              <w:t xml:space="preserve"> blast phase of chronic myeloid leukaemia. </w:t>
            </w:r>
          </w:p>
          <w:p w14:paraId="3A7867B5" w14:textId="004E19D1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 xml:space="preserve">KIT </w:t>
            </w:r>
            <w:r w:rsidRPr="00BA1102">
              <w:t>mutations are rarely observed in non-</w:t>
            </w:r>
            <w:r>
              <w:t>core binding factor</w:t>
            </w:r>
            <w:r w:rsidRPr="00BA1102">
              <w:t xml:space="preserve"> AML</w:t>
            </w:r>
            <w:r w:rsidR="004F169C"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3</w:t>
            </w:r>
            <w:r w:rsidR="004F169C">
              <w:fldChar w:fldCharType="end"/>
            </w:r>
            <w:r w:rsidR="0038424A">
              <w:t>;</w:t>
            </w:r>
            <w:r>
              <w:t xml:space="preserve"> </w:t>
            </w:r>
            <w:r w:rsidR="0038424A">
              <w:t xml:space="preserve">testing for </w:t>
            </w:r>
            <w:r>
              <w:t xml:space="preserve">t(8;21) and inv(16) should be </w:t>
            </w:r>
            <w:r w:rsidR="0087087C">
              <w:t>considered</w:t>
            </w:r>
            <w:r>
              <w:t>.</w:t>
            </w:r>
          </w:p>
          <w:p w14:paraId="382F6E2F" w14:textId="50470E8F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 xml:space="preserve">JAK2 </w:t>
            </w:r>
            <w:r w:rsidRPr="00307887">
              <w:t>Val617Phe mutation</w:t>
            </w:r>
            <w:r>
              <w:t>s are</w:t>
            </w:r>
            <w:r w:rsidRPr="00307887">
              <w:t xml:space="preserve"> infrequent in</w:t>
            </w:r>
            <w:r>
              <w:t xml:space="preserve"> </w:t>
            </w:r>
            <w:r w:rsidRPr="001D2D2E">
              <w:rPr>
                <w:i/>
              </w:rPr>
              <w:t>de novo</w:t>
            </w:r>
            <w:r w:rsidRPr="00307887">
              <w:t xml:space="preserve"> </w:t>
            </w:r>
            <w:r>
              <w:t>AML</w:t>
            </w:r>
            <w:r w:rsidR="0038424A">
              <w:t xml:space="preserve">; </w:t>
            </w:r>
            <w:r>
              <w:t xml:space="preserve">a </w:t>
            </w:r>
            <w:r w:rsidRPr="00307887">
              <w:t>preceding myeloproliferative neoplasm</w:t>
            </w:r>
            <w:r>
              <w:t xml:space="preserve"> should be considered</w: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3</w:t>
            </w:r>
            <w:r w:rsidR="004F169C">
              <w:fldChar w:fldCharType="end"/>
            </w:r>
            <w:r w:rsidRPr="00307887">
              <w:t>.</w:t>
            </w:r>
          </w:p>
          <w:p w14:paraId="6378DEBD" w14:textId="7E4E48C6" w:rsidR="005E2EB3" w:rsidRPr="006343BF" w:rsidRDefault="005E2EB3" w:rsidP="001A4B77">
            <w:pPr>
              <w:pStyle w:val="CLIN3BULLETPOINTS"/>
            </w:pPr>
            <w:r w:rsidRPr="00906758">
              <w:t xml:space="preserve">AML with plasmacytoid dendritic cell expansion (pDC-AML) </w:t>
            </w:r>
            <w:r w:rsidR="00456269">
              <w:t xml:space="preserve">is characterised by </w:t>
            </w:r>
            <w:r w:rsidRPr="00906758">
              <w:t xml:space="preserve">pDC expansion and </w:t>
            </w:r>
            <w:r w:rsidRPr="00906758">
              <w:rPr>
                <w:i/>
                <w:iCs/>
              </w:rPr>
              <w:t>RUNX1</w:t>
            </w:r>
            <w:r w:rsidRPr="00906758">
              <w:t xml:space="preserve"> mutations (70%)</w:t>
            </w:r>
            <w:r w:rsidR="004F169C">
              <w:fldChar w:fldCharType="begin"/>
            </w:r>
            <w:r w:rsidR="004F169C">
              <w:instrText xml:space="preserve"> ADDIN EN.CITE &lt;EndNote&gt;&lt;Cite&gt;&lt;Author&gt;Xiao&lt;/Author&gt;&lt;Year&gt;2021&lt;/Year&gt;&lt;RecNum&gt;2891&lt;/RecNum&gt;&lt;DisplayText&gt;&lt;style face="superscript"&gt;4&lt;/style&gt;&lt;/DisplayText&gt;&lt;record&gt;&lt;rec-number&gt;2891&lt;/rec-number&gt;&lt;foreign-keys&gt;&lt;key app="EN" db-id="5r5fate5w25e5ie0zx2xp0wtrxzs0wvxtdxx" timestamp="1646719359" guid="c537549c-3280-44c3-96a1-7e3c07772320"&gt;2891&lt;/key&gt;&lt;/foreign-keys&gt;&lt;ref-type name="Journal Article"&gt;17&lt;/ref-type&gt;&lt;contributors&gt;&lt;authors&gt;&lt;author&gt;Xiao, Wenbin&lt;/author&gt;&lt;author&gt;Chan, Alexander&lt;/author&gt;&lt;author&gt;Waarts, Michael R.&lt;/author&gt;&lt;author&gt;Mishra, Tanmay&lt;/author&gt;&lt;author&gt;Liu, Ying&lt;/author&gt;&lt;author&gt;Cai, Sheng F.&lt;/author&gt;&lt;author&gt;Yao, Jinjuan&lt;/author&gt;&lt;author&gt;Gao, Qi&lt;/author&gt;&lt;author&gt;Bowman, Robert L.&lt;/author&gt;&lt;author&gt;Koche, Richard P.&lt;/author&gt;&lt;author&gt;Csete, Isabelle S.&lt;/author&gt;&lt;author&gt;DelGaudio, Nicole L.&lt;/author&gt;&lt;author&gt;Derkach, Andriy&lt;/author&gt;&lt;author&gt;Baik, Jeeyeon&lt;/author&gt;&lt;author&gt;Yanis, Sophia&lt;/author&gt;&lt;author&gt;Famulare, Christopher A.&lt;/author&gt;&lt;author&gt;Patel, Minal&lt;/author&gt;&lt;author&gt;Arcila, Maria E.&lt;/author&gt;&lt;author&gt;Stahl, Maximilian&lt;/author&gt;&lt;author&gt;Rampal, Raajit K.&lt;/author&gt;&lt;author&gt;Tallman, Martin S.&lt;/author&gt;&lt;author&gt;Zhang, Yanming&lt;/author&gt;&lt;author&gt;Dogan, Ahmet&lt;/author&gt;&lt;author&gt;Goldberg, Aaron D.&lt;/author&gt;&lt;author&gt;Roshal, Mikhail&lt;/author&gt;&lt;author&gt;Levine, Ross L.&lt;/author&gt;&lt;/authors&gt;&lt;/contributors&gt;&lt;titles&gt;&lt;title&gt;Plasmacytoid dendritic cell expansion defines a distinct subset of RUNX1-mutated acute myeloid leukemia&lt;/title&gt;&lt;secondary-title&gt;Blood&lt;/secondary-title&gt;&lt;/titles&gt;&lt;periodical&gt;&lt;full-title&gt;Blood&lt;/full-title&gt;&lt;/periodical&gt;&lt;pages&gt;1377-1391&lt;/pages&gt;&lt;volume&gt;137&lt;/volume&gt;&lt;number&gt;10&lt;/number&gt;&lt;dates&gt;&lt;year&gt;2021&lt;/year&gt;&lt;/dates&gt;&lt;isbn&gt;0006-4971&lt;/isbn&gt;&lt;urls&gt;&lt;related-urls&gt;&lt;url&gt;https://doi.org/10.1182/blood.2020007897&lt;/url&gt;&lt;/related-urls&gt;&lt;/urls&gt;&lt;electronic-resource-num&gt;10.1182/blood.2020007897&lt;/electronic-resource-num&gt;&lt;access-date&gt;3/11/2021&lt;/access-date&gt;&lt;/record&gt;&lt;/Cite&gt;&lt;/EndNote&gt;</w:instrText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4</w:t>
            </w:r>
            <w:r w:rsidR="004F169C">
              <w:fldChar w:fldCharType="end"/>
            </w:r>
            <w:r>
              <w:t>.</w:t>
            </w:r>
          </w:p>
          <w:p w14:paraId="7EC07022" w14:textId="135C276A" w:rsidR="006343BF" w:rsidRDefault="006343BF" w:rsidP="001A4B77">
            <w:pPr>
              <w:pStyle w:val="CLIN3BULLETPOINTS"/>
            </w:pPr>
            <w:r>
              <w:t xml:space="preserve">The molecular profile of </w:t>
            </w:r>
            <w:r w:rsidR="005E2EB3">
              <w:t>blastic plasmacytoid dendritic cell neoplasm (</w:t>
            </w:r>
            <w:r>
              <w:t>BPDCN</w:t>
            </w:r>
            <w:r w:rsidR="005E2EB3">
              <w:t>)</w:t>
            </w:r>
            <w:r>
              <w:t xml:space="preserve"> is not specific and resembles that of other myeloid neoplasms such as MDS and CMML</w:t>
            </w:r>
            <w:r w:rsidR="002C793C">
              <w:t>,</w:t>
            </w:r>
            <w:r>
              <w:t xml:space="preserve"> however </w:t>
            </w:r>
            <w:r w:rsidRPr="006343BF">
              <w:rPr>
                <w:i/>
              </w:rPr>
              <w:t>RUNX1</w:t>
            </w:r>
            <w:r>
              <w:t xml:space="preserve"> mutations are rarely observed</w:t>
            </w:r>
            <w:r w:rsidR="004F169C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a2V5d29yZHM+PGtleXdvcmQ+QWdlZDwva2V5d29yZD48a2V5d29y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a2V5d29yZHM+PGtleXdvcmQ+QWdlZDwva2V5d29yZD48a2V5d29y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5,6</w:t>
            </w:r>
            <w:r w:rsidR="004F169C">
              <w:fldChar w:fldCharType="end"/>
            </w:r>
            <w:r>
              <w:t xml:space="preserve">. </w:t>
            </w:r>
          </w:p>
          <w:p w14:paraId="02861EB9" w14:textId="24748A9C" w:rsidR="008223B3" w:rsidRPr="00D27E72" w:rsidRDefault="008223B3" w:rsidP="003B75C5">
            <w:pPr>
              <w:pStyle w:val="CLIN3BULLETPOINTS"/>
            </w:pPr>
            <w:r>
              <w:t xml:space="preserve">Acute erythroid leukaemia is characterised by </w:t>
            </w:r>
            <w:r w:rsidR="00CA7FA6">
              <w:t xml:space="preserve">a </w:t>
            </w:r>
            <w:r>
              <w:t xml:space="preserve">high prevalence of multi-hit </w:t>
            </w:r>
            <w:r>
              <w:rPr>
                <w:i/>
                <w:iCs/>
              </w:rPr>
              <w:t>TP53</w:t>
            </w:r>
            <w:r>
              <w:t xml:space="preserve"> alterations and complex karyotype</w:t>
            </w:r>
            <w:r w:rsidR="004F169C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ExpbmtpbmcpPC9pc2JuPjxhY2Nlc3Npb24tbnVtPjI4MjQ2MTkyPC9h
Y2Nlc3Npb24tbnVtPjx1cmxzPjxyZWxhdGVkLXVybHM+PHVybD5odHRwczovL3d3dy5uY2JpLm5s
bS5uaWguZ292L3B1Ym1lZC8yODI0NjE5MjwvdXJsPjwvcmVsYXRlZC11cmxzPjwvdXJscz48Y3Vz
dG9tMj5QTUM1NDE4NjM2PC9jdXN0b20yPjxlbGVjdHJvbmljLXJlc291cmNlLW51bT4xMC4xMTgy
L2Jsb29kLTIwMTYtMTEtNzQ5OTAzPC9lbGVjdHJvbmljLXJlc291cmNlLW51bT48L3JlY29yZD48
L0NpdGU+PC9FbmROb3RlPn=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ExpbmtpbmcpPC9pc2JuPjxhY2Nlc3Npb24tbnVtPjI4MjQ2MTkyPC9h
Y2Nlc3Npb24tbnVtPjx1cmxzPjxyZWxhdGVkLXVybHM+PHVybD5odHRwczovL3d3dy5uY2JpLm5s
bS5uaWguZ292L3B1Ym1lZC8yODI0NjE5MjwvdXJsPjwvcmVsYXRlZC11cmxzPjwvdXJscz48Y3Vz
dG9tMj5QTUM1NDE4NjM2PC9jdXN0b20yPjxlbGVjdHJvbmljLXJlc291cmNlLW51bT4xMC4xMTgy
L2Jsb29kLTIwMTYtMTEtNzQ5OTAzPC9lbGVjdHJvbmljLXJlc291cmNlLW51bT48L3JlY29yZD48
L0NpdGU+PC9FbmROb3RlPn=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7</w:t>
            </w:r>
            <w:r w:rsidR="004F169C">
              <w:fldChar w:fldCharType="end"/>
            </w:r>
            <w:r>
              <w:t>.</w:t>
            </w:r>
          </w:p>
          <w:p w14:paraId="6FBB94DA" w14:textId="4CAC1DC0" w:rsidR="003B75C5" w:rsidRDefault="00674EB5" w:rsidP="00F116C3">
            <w:pPr>
              <w:pStyle w:val="CLIN3BULLETPOINTS"/>
            </w:pPr>
            <w:r w:rsidRPr="00F116C3">
              <w:t>UBTF</w:t>
            </w:r>
            <w:r>
              <w:t xml:space="preserve"> tandem duplications (</w:t>
            </w:r>
            <w:r w:rsidRPr="494ADF93">
              <w:rPr>
                <w:i/>
                <w:iCs/>
              </w:rPr>
              <w:t>UBTF</w:t>
            </w:r>
            <w:r>
              <w:t xml:space="preserve">-TD) have been recently described as a recurrent lesion in paediatric and young adult AML, associated with morphologic dysplasia, normal karyotype or trisomy 8, and mutations in </w:t>
            </w:r>
            <w:r w:rsidRPr="494ADF93">
              <w:rPr>
                <w:i/>
                <w:iCs/>
              </w:rPr>
              <w:t>WT1</w:t>
            </w:r>
            <w:r>
              <w:t xml:space="preserve"> and </w:t>
            </w:r>
            <w:r w:rsidRPr="494ADF93">
              <w:rPr>
                <w:i/>
                <w:iCs/>
              </w:rPr>
              <w:t>FLT3</w:t>
            </w:r>
            <w:r>
              <w:t>-ITD</w:t>
            </w:r>
            <w:r w:rsidR="004F169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8,9</w:t>
            </w:r>
            <w:r w:rsidR="004F169C">
              <w:fldChar w:fldCharType="end"/>
            </w:r>
            <w:r>
              <w:t xml:space="preserve">. </w:t>
            </w:r>
          </w:p>
          <w:p w14:paraId="65E31468" w14:textId="030DA2A8" w:rsidR="00DF67C8" w:rsidRDefault="0038424A" w:rsidP="00F116C3">
            <w:pPr>
              <w:pStyle w:val="CLIN3BULLETPOINTS"/>
            </w:pPr>
            <w:r>
              <w:t>I</w:t>
            </w:r>
            <w:r w:rsidR="4EE39B05">
              <w:t xml:space="preserve">n-frame insertion mutations in </w:t>
            </w:r>
            <w:r w:rsidR="4EE39B05" w:rsidRPr="494ADF93">
              <w:rPr>
                <w:i/>
                <w:iCs/>
              </w:rPr>
              <w:t>CBFB</w:t>
            </w:r>
            <w:r w:rsidR="4EE39B05">
              <w:t xml:space="preserve"> </w:t>
            </w:r>
            <w:r>
              <w:t xml:space="preserve">are similar to </w:t>
            </w:r>
            <w:r w:rsidR="4EE39B05">
              <w:t xml:space="preserve">inv(16) AML but without the </w:t>
            </w:r>
            <w:r w:rsidR="4EE39B05" w:rsidRPr="494ADF93">
              <w:rPr>
                <w:i/>
                <w:iCs/>
              </w:rPr>
              <w:t>CBFB</w:t>
            </w:r>
            <w:r w:rsidR="00F116C3" w:rsidRPr="00F116C3">
              <w:t>::</w:t>
            </w:r>
            <w:r w:rsidR="4EE39B05" w:rsidRPr="494ADF93">
              <w:rPr>
                <w:i/>
                <w:iCs/>
              </w:rPr>
              <w:t>MYH11</w:t>
            </w:r>
            <w:r w:rsidR="4EE39B05">
              <w:t xml:space="preserve"> fusion</w:t>
            </w:r>
            <w:r w:rsidR="004F169C"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10</w:t>
            </w:r>
            <w:r w:rsidR="004F169C">
              <w:fldChar w:fldCharType="end"/>
            </w:r>
            <w:r w:rsidR="4EE39B05">
              <w:t>.</w:t>
            </w:r>
          </w:p>
          <w:p w14:paraId="0EA2DC57" w14:textId="65A9C364" w:rsidR="00CE5F4E" w:rsidRDefault="00937CF4" w:rsidP="001A4B77">
            <w:pPr>
              <w:pStyle w:val="CLIN3BULLETPOINTS"/>
            </w:pPr>
            <w:r w:rsidRPr="00E72418"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48F69C8C" wp14:editId="03C32561">
                      <wp:simplePos x="0" y="0"/>
                      <wp:positionH relativeFrom="column">
                        <wp:posOffset>3246898</wp:posOffset>
                      </wp:positionH>
                      <wp:positionV relativeFrom="paragraph">
                        <wp:posOffset>277495</wp:posOffset>
                      </wp:positionV>
                      <wp:extent cx="3282286" cy="218364"/>
                      <wp:effectExtent l="0" t="0" r="0" b="0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282286" cy="218364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E53FE02" w14:textId="10A86900" w:rsidR="00E72418" w:rsidRPr="00030416" w:rsidRDefault="00E72418">
                                  <w:pPr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</w:pPr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Table. 2022 European </w:t>
                                  </w:r>
                                  <w:proofErr w:type="spellStart"/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>LeukemiaNet</w:t>
                                  </w:r>
                                  <w:proofErr w:type="spellEnd"/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 (ELN) risk classification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8F69C8C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" o:spid="_x0000_s1026" type="#_x0000_t202" style="position:absolute;left:0;text-align:left;margin-left:255.65pt;margin-top:21.85pt;width:258.45pt;height:17.2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" filled="f" stroked="f" strokeweight=".5pt">
                      <v:textbox>
                        <w:txbxContent>
                          <w:p w14:paraId="3E53FE02" w14:textId="10A86900" w:rsidR="00E72418" w:rsidRPr="00030416" w:rsidRDefault="00E72418">
                            <w:pPr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</w:pPr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Table. 2022 European </w:t>
                            </w:r>
                            <w:proofErr w:type="spellStart"/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>LeukemiaNet</w:t>
                            </w:r>
                            <w:proofErr w:type="spellEnd"/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 (ELN) risk classification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CE5F4E">
              <w:t xml:space="preserve">Some mutations have potential germline predisposition: </w:t>
            </w:r>
            <w:r w:rsidR="00CE5F4E" w:rsidRPr="000A1246">
              <w:rPr>
                <w:i/>
              </w:rPr>
              <w:t>CEBPA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DDX41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RUNX1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ANKRD26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ETV6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GATA2 </w:t>
            </w:r>
            <w:r w:rsidR="00CE5F4E" w:rsidRPr="000A1246">
              <w:t>and</w:t>
            </w:r>
            <w:r w:rsidR="00CE5F4E" w:rsidRPr="000A1246">
              <w:rPr>
                <w:i/>
              </w:rPr>
              <w:t xml:space="preserve"> TP53</w:t>
            </w:r>
            <w:r w:rsidR="00CE5F4E">
              <w:t>. Testing a remission and/or germline sample in the appropriate clinical context should be considered.</w:t>
            </w:r>
          </w:p>
          <w:p w14:paraId="18EBB23A" w14:textId="673A5B1F" w:rsidR="00CE5F4E" w:rsidRPr="00E72418" w:rsidRDefault="00937CF4" w:rsidP="00770032">
            <w:pPr>
              <w:pStyle w:val="CLIN2SUBHEADINGS"/>
            </w:pPr>
            <w:r w:rsidRPr="00E72418">
              <w:rPr>
                <w:noProof/>
                <w:lang w:eastAsia="en-AU"/>
              </w:rPr>
              <w:drawing>
                <wp:anchor distT="0" distB="0" distL="114300" distR="114300" simplePos="0" relativeHeight="251657216" behindDoc="0" locked="0" layoutInCell="1" allowOverlap="1" wp14:anchorId="49A2FA78" wp14:editId="4F1EF2D2">
                  <wp:simplePos x="0" y="0"/>
                  <wp:positionH relativeFrom="column">
                    <wp:posOffset>3288665</wp:posOffset>
                  </wp:positionH>
                  <wp:positionV relativeFrom="paragraph">
                    <wp:posOffset>95250</wp:posOffset>
                  </wp:positionV>
                  <wp:extent cx="2879725" cy="2167890"/>
                  <wp:effectExtent l="0" t="0" r="3175" b="3810"/>
                  <wp:wrapSquare wrapText="bothSides"/>
                  <wp:docPr id="2" name="Picture 2" descr="cid:image001.jpg@01D8BEB8.443392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id:image001.jpg@01D8BEB8.4433924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r:link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600"/>
                          <a:stretch/>
                        </pic:blipFill>
                        <pic:spPr bwMode="auto">
                          <a:xfrm>
                            <a:off x="0" y="0"/>
                            <a:ext cx="2879725" cy="21678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CE5F4E" w:rsidRPr="00E72418">
              <w:t>Prognostic Utility</w:t>
            </w:r>
          </w:p>
          <w:p w14:paraId="62D10AD7" w14:textId="42298319" w:rsidR="006056B8" w:rsidRDefault="00CE5F4E" w:rsidP="001A4B77">
            <w:pPr>
              <w:pStyle w:val="CLIN3BULLETPOINTS"/>
            </w:pPr>
            <w:r w:rsidRPr="00A03B79">
              <w:t>The ELN</w:t>
            </w:r>
            <w:r>
              <w:t xml:space="preserve"> </w:t>
            </w:r>
            <w:r w:rsidR="006056B8">
              <w:t>2022</w:t>
            </w:r>
            <w:r w:rsidR="002C793C">
              <w:t xml:space="preserve"> </w:t>
            </w:r>
            <w:r w:rsidR="006056B8">
              <w:t xml:space="preserve">risk stratification </w:t>
            </w:r>
            <w:r w:rsidRPr="00A03B79">
              <w:t>incorporat</w:t>
            </w:r>
            <w:r w:rsidR="006056B8">
              <w:t xml:space="preserve">es baseline </w:t>
            </w:r>
            <w:r w:rsidRPr="00A03B79">
              <w:t>cytogenetic and molecular factors</w:t>
            </w:r>
            <w:r>
              <w:t xml:space="preserve"> (Table)</w:t>
            </w:r>
            <w:r w:rsidR="004F169C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11</w:t>
            </w:r>
            <w:r w:rsidR="004F169C">
              <w:fldChar w:fldCharType="end"/>
            </w:r>
            <w:r w:rsidR="006056B8">
              <w:t xml:space="preserve">. </w:t>
            </w:r>
          </w:p>
          <w:p w14:paraId="7FEA4605" w14:textId="030F26FF" w:rsidR="00CE5F4E" w:rsidRDefault="00CE5F4E" w:rsidP="001A4B77">
            <w:pPr>
              <w:pStyle w:val="CLIN3BULLETPOINTS"/>
            </w:pPr>
            <w:r>
              <w:t>MRD assessment is an independent prognostic indicator post therapy for AML, and may be a more potent predictor of outcome compared to the baseline clinical and molecular profile</w:t>
            </w:r>
            <w:r w:rsidR="004F169C">
              <w:fldChar w:fldCharType="begin">
                <w:fldData xml:space="preserve">PEVuZE5vdGU+PENpdGU+PEF1dGhvcj5Kb3VyZGFuPC9BdXRob3I+PFllYXI+MjAxMzwvWWVhcj48
UmVjTnVtPjMxODg8L1JlY051bT48RGlzcGxheVRleHQ+PHN0eWxlIGZhY2U9InN1cGVyc2NyaXB0
Ij4xMiwxMz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Kb3VyZGFuPC9BdXRob3I+PFllYXI+MjAxMzwvWWVhcj48
UmVjTnVtPjMxODg8L1JlY051bT48RGlzcGxheVRleHQ+PHN0eWxlIGZhY2U9InN1cGVyc2NyaXB0
Ij4xMiwxMz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2,13</w:t>
            </w:r>
            <w:r w:rsidR="004F169C">
              <w:fldChar w:fldCharType="end"/>
            </w:r>
            <w:r>
              <w:t xml:space="preserve">. </w:t>
            </w:r>
          </w:p>
          <w:p w14:paraId="17876F03" w14:textId="2BE18512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>TP53</w:t>
            </w:r>
            <w:r>
              <w:t xml:space="preserve"> mutations and complex karyotype provide independent and additive prognostic information, with the combination having the worst outcome</w: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 </w:instrText>
            </w:r>
            <w:r w:rsidR="004F169C"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 w:rsidR="004F169C">
              <w:instrText xml:space="preserve"> ADDIN EN.CITE.DATA </w:instrText>
            </w:r>
            <w:r w:rsidR="004F169C">
              <w:fldChar w:fldCharType="end"/>
            </w:r>
            <w:r w:rsidR="004F169C">
              <w:fldChar w:fldCharType="separate"/>
            </w:r>
            <w:r w:rsidR="004F169C" w:rsidRPr="004F169C">
              <w:rPr>
                <w:vertAlign w:val="superscript"/>
              </w:rPr>
              <w:t>3</w:t>
            </w:r>
            <w:r w:rsidR="004F169C">
              <w:fldChar w:fldCharType="end"/>
            </w:r>
            <w:r>
              <w:t xml:space="preserve">.  </w:t>
            </w:r>
          </w:p>
          <w:p w14:paraId="52039027" w14:textId="21CD9C31" w:rsidR="00CE5F4E" w:rsidRPr="001D2D2E" w:rsidRDefault="00CE5F4E" w:rsidP="00770032">
            <w:pPr>
              <w:pStyle w:val="CLIN2SUBHEADINGS"/>
            </w:pPr>
            <w:r>
              <w:t>BIOMARKERS OF RESPONSE TO THERAPY</w:t>
            </w:r>
          </w:p>
          <w:p w14:paraId="6DBE04B4" w14:textId="1D931728" w:rsidR="00CE5F4E" w:rsidRDefault="00CE5F4E" w:rsidP="00574C0E">
            <w:pPr>
              <w:pStyle w:val="CLIN3BULLETPOINTS"/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 w:rsidR="004F169C">
              <w:fldChar w:fldCharType="begin">
                <w:fldData xml:space="preserve">PEVuZE5vdGU+PENpdGU+PEF1dGhvcj5TdG9uZTwvQXV0aG9yPjxZZWFyPjIwMTc8L1llYXI+PFJl
Y051bT4yNTQzPC9SZWNOdW0+PERpc3BsYXlUZXh0PjxzdHlsZSBmYWNlPSJzdXBlcnNjcmlwdCI+
MTQ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TdG9uZTwvQXV0aG9yPjxZZWFyPjIwMTc8L1llYXI+PFJl
Y051bT4yNTQzPC9SZWNOdW0+PERpc3BsYXlUZXh0PjxzdHlsZSBmYWNlPSJzdXBlcnNjcmlwdCI+
MTQ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4</w:t>
            </w:r>
            <w:r w:rsidR="004F169C">
              <w:fldChar w:fldCharType="end"/>
            </w:r>
            <w:r>
              <w:t xml:space="preserve"> (</w:t>
            </w:r>
            <w:r w:rsidR="00D81847" w:rsidRPr="00D604A3">
              <w:rPr>
                <w:i/>
                <w:iCs/>
              </w:rPr>
              <w:t>FLT3</w:t>
            </w:r>
            <w:r w:rsidR="00D81847">
              <w:t>-ITD and TKD</w:t>
            </w:r>
            <w:r w:rsidR="00FB7351">
              <w:t>)</w:t>
            </w:r>
            <w:r w:rsidR="004A12DE">
              <w:t xml:space="preserve"> </w:t>
            </w:r>
            <w:r w:rsidR="00C304A4">
              <w:t>(clinical trials included only TKD mutations at Asp835 and Ile836 codons</w:t>
            </w:r>
            <w:r w:rsidR="004A12DE">
              <w:t>), quizartinib (</w:t>
            </w:r>
            <w:r w:rsidR="00C304A4" w:rsidRPr="00D604A3">
              <w:rPr>
                <w:i/>
                <w:iCs/>
              </w:rPr>
              <w:t>FLT3</w:t>
            </w:r>
            <w:r w:rsidR="00C304A4">
              <w:t>-ITD only)</w:t>
            </w:r>
            <w:r w:rsidR="004F169C">
              <w:fldChar w:fldCharType="begin">
                <w:fldData xml:space="preserve">PEVuZE5vdGU+PENpdGU+PEF1dGhvcj5FcmJhPC9BdXRob3I+PFllYXI+MjAyMzwvWWVhcj48UmVj
TnVtPjM2Mzk8L1JlY051bT48RGlzcGxheVRleHQ+PHN0eWxlIGZhY2U9InN1cGVyc2NyaXB0Ij4x
N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FcmJhPC9BdXRob3I+PFllYXI+MjAyMzwvWWVhcj48UmVj
TnVtPjM2Mzk8L1JlY051bT48RGlzcGxheVRleHQ+PHN0eWxlIGZhY2U9InN1cGVyc2NyaXB0Ij4x
N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5</w:t>
            </w:r>
            <w:r w:rsidR="004F169C">
              <w:fldChar w:fldCharType="end"/>
            </w:r>
            <w:r w:rsidR="00574C0E">
              <w:t xml:space="preserve"> </w:t>
            </w:r>
            <w:r>
              <w:t>in newly diagnosed AML</w:t>
            </w:r>
            <w:r w:rsidR="00D81847">
              <w:t>,</w:t>
            </w:r>
            <w:r w:rsidR="004A12DE">
              <w:t xml:space="preserve"> </w:t>
            </w:r>
            <w:r>
              <w:t>and gilteritinib</w:t>
            </w:r>
            <w:r w:rsidR="004F169C">
              <w:fldChar w:fldCharType="begin">
                <w:fldData xml:space="preserve">PEVuZE5vdGU+PENpdGU+PEF1dGhvcj5QZXJsPC9BdXRob3I+PFllYXI+MjAxOTwvWWVhcj48UmVj
TnVtPjI1NDQ8L1JlY051bT48RGlzcGxheVRleHQ+PHN0eWxlIGZhY2U9InN1cGVyc2NyaXB0Ij4x
Nj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QZXJsPC9BdXRob3I+PFllYXI+MjAxOTwvWWVhcj48UmVj
TnVtPjI1NDQ8L1JlY051bT48RGlzcGxheVRleHQ+PHN0eWxlIGZhY2U9InN1cGVyc2NyaXB0Ij4x
Nj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6</w:t>
            </w:r>
            <w:r w:rsidR="004F169C">
              <w:fldChar w:fldCharType="end"/>
            </w:r>
            <w:r>
              <w:t xml:space="preserve"> in relapsed/refractory AML.</w:t>
            </w:r>
          </w:p>
          <w:p w14:paraId="2DC753BE" w14:textId="6027C260" w:rsidR="00CE5F4E" w:rsidRDefault="1A3BC699" w:rsidP="00F116C3">
            <w:pPr>
              <w:pStyle w:val="CLIN3BULLETPOINTS"/>
            </w:pPr>
            <w:r w:rsidRPr="494ADF93">
              <w:rPr>
                <w:i/>
                <w:iCs/>
              </w:rPr>
              <w:t>FLT3</w:t>
            </w:r>
            <w:r>
              <w:t xml:space="preserve"> testing </w:t>
            </w:r>
            <w:r w:rsidR="20F1D9C3">
              <w:t xml:space="preserve">should be repeated </w:t>
            </w:r>
            <w:r>
              <w:t>at relapse</w:t>
            </w:r>
            <w:r w:rsidR="73CC0E12">
              <w:t>/</w:t>
            </w:r>
            <w:r>
              <w:t xml:space="preserve">progression as </w:t>
            </w:r>
            <w:r w:rsidR="4314B160">
              <w:t>~</w:t>
            </w:r>
            <w:r>
              <w:t xml:space="preserve">20% of patients have a </w:t>
            </w:r>
            <w:r w:rsidR="588BB6D5">
              <w:t>change (</w:t>
            </w:r>
            <w:r>
              <w:t>gain or loss</w:t>
            </w:r>
            <w:r w:rsidR="154F58AE">
              <w:t>)</w:t>
            </w:r>
            <w:r>
              <w:t xml:space="preserve"> in mutation status</w:t>
            </w:r>
            <w:r w:rsidR="004F169C">
              <w:fldChar w:fldCharType="begin">
                <w:fldData xml:space="preserve">PEVuZE5vdGU+PENpdGU+PEF1dGhvcj5EYXZlcjwvQXV0aG9yPjxZZWFyPjIwMTk8L1llYXI+PFJl
Y051bT4zMTI3PC9SZWNOdW0+PERpc3BsYXlUZXh0PjxzdHlsZSBmYWNlPSJzdXBlcnNjcmlwdCI+
MTc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EYXZlcjwvQXV0aG9yPjxZZWFyPjIwMTk8L1llYXI+PFJl
Y051bT4zMTI3PC9SZWNOdW0+PERpc3BsYXlUZXh0PjxzdHlsZSBmYWNlPSJzdXBlcnNjcmlwdCI+
MTc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7</w:t>
            </w:r>
            <w:r w:rsidR="004F169C">
              <w:fldChar w:fldCharType="end"/>
            </w:r>
            <w:r>
              <w:t>.</w:t>
            </w:r>
          </w:p>
          <w:p w14:paraId="52E47EA8" w14:textId="3A199D3C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 w:rsidR="004F169C">
              <w:fldChar w:fldCharType="begin">
                <w:fldData xml:space="preserve">PEVuZE5vdGU+PENpdGU+PEF1dGhvcj5Eb2huZXI8L0F1dGhvcj48WWVhcj4yMDE3PC9ZZWFyPjxS
ZWNOdW0+MjU4MjwvUmVjTnVtPjxEaXNwbGF5VGV4dD48c3R5bGUgZmFjZT0ic3VwZXJzY3JpcHQi
PjE4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Eb2huZXI8L0F1dGhvcj48WWVhcj4yMDE3PC9ZZWFyPjxS
ZWNOdW0+MjU4MjwvUmVjTnVtPjxEaXNwbGF5VGV4dD48c3R5bGUgZmFjZT0ic3VwZXJzY3JpcHQi
PjE4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8</w:t>
            </w:r>
            <w:r w:rsidR="004F169C">
              <w:fldChar w:fldCharType="end"/>
            </w:r>
            <w:r>
              <w:t>.</w:t>
            </w:r>
          </w:p>
          <w:p w14:paraId="52626AC9" w14:textId="39690516" w:rsidR="003E44AD" w:rsidRDefault="00456269" w:rsidP="001A4B77">
            <w:pPr>
              <w:pStyle w:val="CLIN3BULLETPOINTS"/>
            </w:pPr>
            <w:r>
              <w:t xml:space="preserve">APL </w:t>
            </w:r>
            <w:r w:rsidR="003E44AD">
              <w:t xml:space="preserve">with </w:t>
            </w:r>
            <w:r w:rsidR="003E44AD" w:rsidRPr="00D27E72">
              <w:rPr>
                <w:i/>
                <w:iCs/>
              </w:rPr>
              <w:t>PML</w:t>
            </w:r>
            <w:r w:rsidR="00F116C3" w:rsidRPr="00F116C3">
              <w:t>::</w:t>
            </w:r>
            <w:r w:rsidR="003E44AD" w:rsidRPr="00D27E72">
              <w:rPr>
                <w:i/>
                <w:iCs/>
              </w:rPr>
              <w:t>RARA</w:t>
            </w:r>
            <w:r w:rsidR="003E44AD">
              <w:t xml:space="preserve"> </w:t>
            </w:r>
            <w:r w:rsidR="003767B3">
              <w:t>fusion</w:t>
            </w:r>
            <w:r w:rsidR="001E2899">
              <w:t xml:space="preserve"> </w:t>
            </w:r>
            <w:r w:rsidR="009C1F28">
              <w:t xml:space="preserve">is </w:t>
            </w:r>
            <w:r w:rsidR="008C4B85">
              <w:t xml:space="preserve">associated with excellent </w:t>
            </w:r>
            <w:r w:rsidR="00F84B91">
              <w:t xml:space="preserve">response to ATRA and arsenic trioxide treatment. </w:t>
            </w:r>
          </w:p>
          <w:p w14:paraId="04ED7B1F" w14:textId="420A307A" w:rsidR="00F47998" w:rsidRDefault="00F47998" w:rsidP="00D16D80">
            <w:pPr>
              <w:pStyle w:val="CLIN3BULLETPOINTS"/>
            </w:pPr>
            <w:r>
              <w:t xml:space="preserve">AML with </w:t>
            </w:r>
            <w:r w:rsidRPr="00D27E72">
              <w:rPr>
                <w:i/>
                <w:iCs/>
              </w:rPr>
              <w:t>UBTF</w:t>
            </w:r>
            <w:r>
              <w:t>-TD</w:t>
            </w:r>
            <w:r w:rsidR="0092700B">
              <w:t xml:space="preserve">, </w:t>
            </w:r>
            <w:r w:rsidR="002168F9" w:rsidRPr="00D27E72">
              <w:rPr>
                <w:i/>
                <w:iCs/>
              </w:rPr>
              <w:t>DEK</w:t>
            </w:r>
            <w:r w:rsidR="00F116C3" w:rsidRPr="00F116C3">
              <w:t>::</w:t>
            </w:r>
            <w:r w:rsidR="002168F9" w:rsidRPr="00D27E72">
              <w:rPr>
                <w:i/>
                <w:iCs/>
              </w:rPr>
              <w:t>NUP214</w:t>
            </w:r>
            <w:r w:rsidR="002168F9">
              <w:t xml:space="preserve">, </w:t>
            </w:r>
            <w:r w:rsidR="000B6188">
              <w:t xml:space="preserve">or </w:t>
            </w:r>
            <w:r w:rsidR="002168F9" w:rsidRPr="00D27E72">
              <w:rPr>
                <w:i/>
                <w:iCs/>
              </w:rPr>
              <w:t>NUP98</w:t>
            </w:r>
            <w:r w:rsidR="002168F9">
              <w:t xml:space="preserve"> rearrangement </w:t>
            </w:r>
            <w:r>
              <w:t>ha</w:t>
            </w:r>
            <w:r w:rsidR="000B6188">
              <w:t>ve</w:t>
            </w:r>
            <w:r>
              <w:t xml:space="preserve"> a transcriptional signature similar to </w:t>
            </w:r>
            <w:r w:rsidRPr="00D27E72">
              <w:rPr>
                <w:i/>
                <w:iCs/>
              </w:rPr>
              <w:t>KMT2A</w:t>
            </w:r>
            <w:r>
              <w:t xml:space="preserve">-rearranged AML, including HOX gene dysregulation, and </w:t>
            </w:r>
            <w:r w:rsidR="0038424A">
              <w:t xml:space="preserve">are </w:t>
            </w:r>
            <w:r>
              <w:t>potentially targetable by menin inhibitors</w:t>
            </w:r>
            <w:r w:rsidR="004F169C">
              <w:fldChar w:fldCharType="begin">
                <w:fldData xml:space="preserve">PEVuZE5vdGU+PENpdGU+PEF1dGhvcj5CYXJhamFzPC9BdXRob3I+PFllYXI+MjAyNDwvWWVhcj48
UmVjTnVtPjM2NDA8L1JlY051bT48RGlzcGxheVRleHQ+PHN0eWxlIGZhY2U9InN1cGVyc2NyaXB0
Ij4xOSwyM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CYXJhamFzPC9BdXRob3I+PFllYXI+MjAyNDwvWWVhcj48
UmVjTnVtPjM2NDA8L1JlY051bT48RGlzcGxheVRleHQ+PHN0eWxlIGZhY2U9InN1cGVyc2NyaXB0
Ij4xOSwyM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19,20</w:t>
            </w:r>
            <w:r w:rsidR="004F169C">
              <w:fldChar w:fldCharType="end"/>
            </w:r>
            <w:r>
              <w:t xml:space="preserve">.  </w:t>
            </w:r>
          </w:p>
          <w:p w14:paraId="4E5F9EA8" w14:textId="66C54942" w:rsidR="00F47998" w:rsidRPr="00D27E72" w:rsidRDefault="0038424A" w:rsidP="00F47998">
            <w:pPr>
              <w:pStyle w:val="CLIN3BULLETPOINTS"/>
            </w:pPr>
            <w:r>
              <w:t>A</w:t>
            </w:r>
            <w:r w:rsidR="00F47998">
              <w:t xml:space="preserve">cquired resistance to targeted inhibitors </w:t>
            </w:r>
            <w:r>
              <w:t xml:space="preserve">have been described with </w:t>
            </w:r>
            <w:r w:rsidR="00F47998" w:rsidRPr="00D27E72">
              <w:rPr>
                <w:i/>
                <w:iCs/>
              </w:rPr>
              <w:t>FLT3</w:t>
            </w:r>
            <w:r w:rsidR="00F47998">
              <w:t xml:space="preserve"> Phe691Leu (FLT3 inhibitors)</w:t>
            </w:r>
            <w:r w:rsidR="004F169C">
              <w:fldChar w:fldCharType="begin">
                <w:fldData xml:space="preserve">PEVuZE5vdGU+PENpdGU+PEF1dGhvcj5TbWl0aDwvQXV0aG9yPjxZZWFyPjIwMjI8L1llYXI+PFJl
Y051bT4zNjQxPC9SZWNOdW0+PERpc3BsYXlUZXh0PjxzdHlsZSBmYWNlPSJzdXBlcnNjcmlwdCI+
MjE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TbWl0aDwvQXV0aG9yPjxZZWFyPjIwMjI8L1llYXI+PFJl
Y051bT4zNjQxPC9SZWNOdW0+PERpc3BsYXlUZXh0PjxzdHlsZSBmYWNlPSJzdXBlcnNjcmlwdCI+
MjE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1</w:t>
            </w:r>
            <w:r w:rsidR="004F169C">
              <w:fldChar w:fldCharType="end"/>
            </w:r>
            <w:r w:rsidR="00F47998">
              <w:t>, second-site IDH1/IDH2 mutations (IDH1/IDH2 inhibitors)</w:t>
            </w:r>
            <w:r w:rsidR="004F169C">
              <w:fldChar w:fldCharType="begin">
                <w:fldData xml:space="preserve">PEVuZE5vdGU+PENpdGU+PEF1dGhvcj5JbnRsZWtvZmVyPC9BdXRob3I+PFllYXI+MjAxODwvWWVh
cj48UmVjTnVtPjMxNzQ8L1JlY051bT48RGlzcGxheVRleHQ+PHN0eWxlIGZhY2U9InN1cGVyc2Ny
aXB0Ij4yM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JbnRsZWtvZmVyPC9BdXRob3I+PFllYXI+MjAxODwvWWVh
cj48UmVjTnVtPjMxNzQ8L1JlY051bT48RGlzcGxheVRleHQ+PHN0eWxlIGZhY2U9InN1cGVyc2Ny
aXB0Ij4yM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2</w:t>
            </w:r>
            <w:r w:rsidR="004F169C">
              <w:fldChar w:fldCharType="end"/>
            </w:r>
            <w:r w:rsidR="00F47998">
              <w:t xml:space="preserve">, </w:t>
            </w:r>
            <w:r w:rsidR="00F47998" w:rsidRPr="00D27E72">
              <w:rPr>
                <w:i/>
                <w:iCs/>
              </w:rPr>
              <w:t>BAX</w:t>
            </w:r>
            <w:r w:rsidR="00F47998">
              <w:t xml:space="preserve"> (BCL2 inhibitors)</w:t>
            </w:r>
            <w:r w:rsidR="004F169C">
              <w:fldChar w:fldCharType="begin">
                <w:fldData xml:space="preserve">PEVuZE5vdGU+PENpdGU+PEF1dGhvcj5Nb3VqYWxsZWQ8L0F1dGhvcj48WWVhcj4yMDIzPC9ZZWFy
PjxSZWNOdW0+MzY0MjwvUmVjTnVtPjxEaXNwbGF5VGV4dD48c3R5bGUgZmFjZT0ic3VwZXJzY3Jp
cHQiPjIz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Nb3VqYWxsZWQ8L0F1dGhvcj48WWVhcj4yMDIzPC9ZZWFy
PjxSZWNOdW0+MzY0MjwvUmVjTnVtPjxEaXNwbGF5VGV4dD48c3R5bGUgZmFjZT0ic3VwZXJzY3Jp
cHQiPjIz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3</w:t>
            </w:r>
            <w:r w:rsidR="004F169C">
              <w:fldChar w:fldCharType="end"/>
            </w:r>
            <w:r w:rsidR="00F47998">
              <w:t xml:space="preserve">, and </w:t>
            </w:r>
            <w:r w:rsidR="00F47998" w:rsidRPr="00D27E72">
              <w:rPr>
                <w:i/>
                <w:iCs/>
              </w:rPr>
              <w:t>MEN1</w:t>
            </w:r>
            <w:r w:rsidR="00F47998">
              <w:t xml:space="preserve"> (menin inhibitors)</w:t>
            </w:r>
            <w:r w:rsidR="004F169C">
              <w:fldChar w:fldCharType="begin">
                <w:fldData xml:space="preserve">PEVuZE5vdGU+PENpdGU+PEF1dGhvcj5QZXJuZXI8L0F1dGhvcj48WWVhcj4yMDIzPC9ZZWFyPjxS
ZWNOdW0+MzY0MzwvUmVjTnVtPjxEaXNwbGF5VGV4dD48c3R5bGUgZmFjZT0ic3VwZXJzY3JpcHQi
PjI0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75E7D">
              <w:instrText xml:space="preserve"> ADDIN EN.CITE </w:instrText>
            </w:r>
            <w:r w:rsidR="00575E7D">
              <w:fldChar w:fldCharType="begin">
                <w:fldData xml:space="preserve">PEVuZE5vdGU+PENpdGU+PEF1dGhvcj5QZXJuZXI8L0F1dGhvcj48WWVhcj4yMDIzPC9ZZWFyPjxS
ZWNOdW0+MzY0MzwvUmVjTnVtPjxEaXNwbGF5VGV4dD48c3R5bGUgZmFjZT0ic3VwZXJzY3JpcHQi
PjI0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75E7D">
              <w:instrText xml:space="preserve"> ADDIN EN.CITE.DATA </w:instrText>
            </w:r>
            <w:r w:rsidR="00575E7D">
              <w:fldChar w:fldCharType="end"/>
            </w:r>
            <w:r w:rsidR="004F169C">
              <w:fldChar w:fldCharType="separate"/>
            </w:r>
            <w:r w:rsidR="00575E7D" w:rsidRPr="00575E7D">
              <w:rPr>
                <w:vertAlign w:val="superscript"/>
              </w:rPr>
              <w:t>24</w:t>
            </w:r>
            <w:r w:rsidR="004F169C">
              <w:fldChar w:fldCharType="end"/>
            </w:r>
            <w:r w:rsidR="00F47998">
              <w:t>.</w:t>
            </w:r>
          </w:p>
          <w:p w14:paraId="04D4A29F" w14:textId="033766B1" w:rsidR="00CE5F4E" w:rsidRPr="00706F47" w:rsidRDefault="00CE5F4E" w:rsidP="00CE5F4E">
            <w:pPr>
              <w:pStyle w:val="CLIN2SUBHEADINGS"/>
            </w:pPr>
            <w:r>
              <w:t>References</w:t>
            </w:r>
          </w:p>
          <w:p w14:paraId="132E1AC9" w14:textId="77777777" w:rsidR="004F169C" w:rsidRDefault="004F169C" w:rsidP="004F169C">
            <w:pPr>
              <w:rPr>
                <w:rFonts w:ascii="Calibri" w:hAnsi="Calibri" w:cs="Calibri"/>
                <w:noProof/>
                <w:sz w:val="2"/>
                <w:szCs w:val="6"/>
              </w:rPr>
            </w:pPr>
          </w:p>
          <w:p w14:paraId="7A94FFEC" w14:textId="48D86DD4" w:rsidR="00F16F8F" w:rsidRPr="006726AE" w:rsidRDefault="004F169C" w:rsidP="00575E7D">
            <w:pPr>
              <w:pStyle w:val="CLIN4"/>
            </w:pPr>
            <w:r w:rsidRPr="00575E7D">
              <w:fldChar w:fldCharType="begin"/>
            </w:r>
            <w:r w:rsidRPr="00575E7D">
              <w:instrText xml:space="preserve"> ADDIN EN.REFLIST </w:instrText>
            </w:r>
            <w:r w:rsidRPr="00575E7D">
              <w:fldChar w:fldCharType="separate"/>
            </w:r>
            <w:r w:rsidR="00575E7D" w:rsidRPr="00575E7D">
              <w:rPr>
                <w:b/>
              </w:rPr>
              <w:t>1.</w:t>
            </w:r>
            <w:r w:rsidR="00575E7D" w:rsidRPr="00575E7D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="00575E7D" w:rsidRPr="00575E7D">
              <w:rPr>
                <w:b/>
              </w:rPr>
              <w:t>2.</w:t>
            </w:r>
            <w:r w:rsidR="00575E7D" w:rsidRPr="00575E7D">
              <w:t xml:space="preserve"> Arber DA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140</w:t>
            </w:r>
            <w:r w:rsidR="00575E7D" w:rsidRPr="00575E7D">
              <w:t xml:space="preserve">(11): 1200-28.  </w:t>
            </w:r>
            <w:r w:rsidR="00575E7D" w:rsidRPr="00575E7D">
              <w:rPr>
                <w:b/>
              </w:rPr>
              <w:t>3.</w:t>
            </w:r>
            <w:r w:rsidR="00575E7D" w:rsidRPr="00575E7D">
              <w:t xml:space="preserve"> Papaemmanuil E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6; </w:t>
            </w:r>
            <w:r w:rsidR="00575E7D" w:rsidRPr="00575E7D">
              <w:rPr>
                <w:b/>
              </w:rPr>
              <w:t>374</w:t>
            </w:r>
            <w:r w:rsidR="00575E7D" w:rsidRPr="00575E7D">
              <w:t xml:space="preserve">(23): 2209-21.  </w:t>
            </w:r>
            <w:r w:rsidR="00575E7D" w:rsidRPr="00575E7D">
              <w:rPr>
                <w:b/>
              </w:rPr>
              <w:t>4.</w:t>
            </w:r>
            <w:r w:rsidR="00575E7D" w:rsidRPr="00575E7D">
              <w:t xml:space="preserve"> Xiao W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1; </w:t>
            </w:r>
            <w:r w:rsidR="00575E7D" w:rsidRPr="00575E7D">
              <w:rPr>
                <w:b/>
              </w:rPr>
              <w:t>137</w:t>
            </w:r>
            <w:r w:rsidR="00575E7D" w:rsidRPr="00575E7D">
              <w:t xml:space="preserve">(10): 1377-91.  </w:t>
            </w:r>
            <w:r w:rsidR="00575E7D" w:rsidRPr="00575E7D">
              <w:rPr>
                <w:b/>
              </w:rPr>
              <w:t>5.</w:t>
            </w:r>
            <w:r w:rsidR="00575E7D" w:rsidRPr="00575E7D">
              <w:t xml:space="preserve"> Stenzinger A, et al. </w:t>
            </w:r>
            <w:r w:rsidR="00575E7D" w:rsidRPr="00575E7D">
              <w:rPr>
                <w:i/>
              </w:rPr>
              <w:t>Oncotarget</w:t>
            </w:r>
            <w:r w:rsidR="00575E7D" w:rsidRPr="00575E7D">
              <w:t xml:space="preserve"> 2014; </w:t>
            </w:r>
            <w:r w:rsidR="00575E7D" w:rsidRPr="00575E7D">
              <w:rPr>
                <w:b/>
              </w:rPr>
              <w:t>5</w:t>
            </w:r>
            <w:r w:rsidR="00575E7D" w:rsidRPr="00575E7D">
              <w:t xml:space="preserve">(15): 6404-13.  </w:t>
            </w:r>
            <w:r w:rsidR="00575E7D" w:rsidRPr="00575E7D">
              <w:rPr>
                <w:b/>
              </w:rPr>
              <w:t>6.</w:t>
            </w:r>
            <w:r w:rsidR="00575E7D" w:rsidRPr="00575E7D">
              <w:t xml:space="preserve"> Menezes J, et al. </w:t>
            </w:r>
            <w:r w:rsidR="00575E7D" w:rsidRPr="00575E7D">
              <w:rPr>
                <w:i/>
              </w:rPr>
              <w:t>Leukemia</w:t>
            </w:r>
            <w:r w:rsidR="00575E7D" w:rsidRPr="00575E7D">
              <w:t xml:space="preserve"> 2014; </w:t>
            </w:r>
            <w:r w:rsidR="00575E7D" w:rsidRPr="00575E7D">
              <w:rPr>
                <w:b/>
              </w:rPr>
              <w:t>28</w:t>
            </w:r>
            <w:r w:rsidR="00575E7D" w:rsidRPr="00575E7D">
              <w:t xml:space="preserve">(4): 823-9.  </w:t>
            </w:r>
            <w:r w:rsidR="00575E7D" w:rsidRPr="00575E7D">
              <w:rPr>
                <w:b/>
              </w:rPr>
              <w:t>7.</w:t>
            </w:r>
            <w:r w:rsidR="00575E7D" w:rsidRPr="00575E7D">
              <w:t xml:space="preserve"> Montalban-Bravo G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17; </w:t>
            </w:r>
            <w:r w:rsidR="00575E7D" w:rsidRPr="00575E7D">
              <w:rPr>
                <w:b/>
              </w:rPr>
              <w:t>129</w:t>
            </w:r>
            <w:r w:rsidR="00575E7D" w:rsidRPr="00575E7D">
              <w:t xml:space="preserve">(18): 2584-7.  </w:t>
            </w:r>
            <w:r w:rsidR="00575E7D" w:rsidRPr="00575E7D">
              <w:rPr>
                <w:b/>
              </w:rPr>
              <w:t>8.</w:t>
            </w:r>
            <w:r w:rsidR="00575E7D" w:rsidRPr="00575E7D">
              <w:t xml:space="preserve"> Umeda M, et al. </w:t>
            </w:r>
            <w:r w:rsidR="00575E7D" w:rsidRPr="00575E7D">
              <w:rPr>
                <w:i/>
              </w:rPr>
              <w:t>Blood Cancer Discov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3</w:t>
            </w:r>
            <w:r w:rsidR="00575E7D" w:rsidRPr="00575E7D">
              <w:t xml:space="preserve">(3): 194-207.  </w:t>
            </w:r>
            <w:r w:rsidR="00575E7D" w:rsidRPr="00575E7D">
              <w:rPr>
                <w:b/>
              </w:rPr>
              <w:t>9.</w:t>
            </w:r>
            <w:r w:rsidR="00575E7D" w:rsidRPr="00575E7D">
              <w:t xml:space="preserve"> Duployez N, et al. </w:t>
            </w:r>
            <w:r w:rsidR="00575E7D" w:rsidRPr="00575E7D">
              <w:rPr>
                <w:i/>
              </w:rPr>
              <w:t>Leukemia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37</w:t>
            </w:r>
            <w:r w:rsidR="00575E7D" w:rsidRPr="00575E7D">
              <w:t xml:space="preserve">(6): 1245-53.  </w:t>
            </w:r>
            <w:r w:rsidR="00575E7D" w:rsidRPr="00575E7D">
              <w:rPr>
                <w:b/>
              </w:rPr>
              <w:t>10.</w:t>
            </w:r>
            <w:r w:rsidR="00575E7D" w:rsidRPr="00575E7D">
              <w:t xml:space="preserve"> Ryland GL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141</w:t>
            </w:r>
            <w:r w:rsidR="00575E7D" w:rsidRPr="00575E7D">
              <w:t xml:space="preserve">(7): 800-5.  </w:t>
            </w:r>
            <w:r w:rsidR="00575E7D" w:rsidRPr="00575E7D">
              <w:rPr>
                <w:b/>
              </w:rPr>
              <w:t>11.</w:t>
            </w:r>
            <w:r w:rsidR="00575E7D" w:rsidRPr="00575E7D">
              <w:t xml:space="preserve"> Dohner H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140</w:t>
            </w:r>
            <w:r w:rsidR="00575E7D" w:rsidRPr="00575E7D">
              <w:t xml:space="preserve">(12): 1345-77.  </w:t>
            </w:r>
            <w:r w:rsidR="00575E7D" w:rsidRPr="00575E7D">
              <w:rPr>
                <w:b/>
              </w:rPr>
              <w:t>12.</w:t>
            </w:r>
            <w:r w:rsidR="00575E7D" w:rsidRPr="00575E7D">
              <w:t xml:space="preserve"> Jourdan E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13; </w:t>
            </w:r>
            <w:r w:rsidR="00575E7D" w:rsidRPr="00575E7D">
              <w:rPr>
                <w:b/>
              </w:rPr>
              <w:t>121</w:t>
            </w:r>
            <w:r w:rsidR="00575E7D" w:rsidRPr="00575E7D">
              <w:t xml:space="preserve">(12): 2213-23.  </w:t>
            </w:r>
            <w:r w:rsidR="00575E7D" w:rsidRPr="00575E7D">
              <w:rPr>
                <w:b/>
              </w:rPr>
              <w:t>13.</w:t>
            </w:r>
            <w:r w:rsidR="00575E7D" w:rsidRPr="00575E7D">
              <w:t xml:space="preserve"> Ivey A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6; </w:t>
            </w:r>
            <w:r w:rsidR="00575E7D" w:rsidRPr="00575E7D">
              <w:rPr>
                <w:b/>
              </w:rPr>
              <w:t>374</w:t>
            </w:r>
            <w:r w:rsidR="00575E7D" w:rsidRPr="00575E7D">
              <w:t xml:space="preserve">(5): 422-33.  </w:t>
            </w:r>
            <w:r w:rsidR="00575E7D" w:rsidRPr="00575E7D">
              <w:rPr>
                <w:b/>
              </w:rPr>
              <w:t>14.</w:t>
            </w:r>
            <w:r w:rsidR="00575E7D" w:rsidRPr="00575E7D">
              <w:t xml:space="preserve"> Stone RM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7; </w:t>
            </w:r>
            <w:r w:rsidR="00575E7D" w:rsidRPr="00575E7D">
              <w:rPr>
                <w:b/>
              </w:rPr>
              <w:t>377</w:t>
            </w:r>
            <w:r w:rsidR="00575E7D" w:rsidRPr="00575E7D">
              <w:t xml:space="preserve">(5): 454-64.  </w:t>
            </w:r>
            <w:r w:rsidR="00575E7D" w:rsidRPr="00575E7D">
              <w:rPr>
                <w:b/>
              </w:rPr>
              <w:t>15.</w:t>
            </w:r>
            <w:r w:rsidR="00575E7D" w:rsidRPr="00575E7D">
              <w:t xml:space="preserve"> Erba HP, et al. </w:t>
            </w:r>
            <w:r w:rsidR="00575E7D" w:rsidRPr="00575E7D">
              <w:rPr>
                <w:i/>
              </w:rPr>
              <w:t>Lancet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401</w:t>
            </w:r>
            <w:r w:rsidR="00575E7D" w:rsidRPr="00575E7D">
              <w:t xml:space="preserve">(10388): 1571-83.  </w:t>
            </w:r>
            <w:r w:rsidR="00575E7D" w:rsidRPr="00575E7D">
              <w:rPr>
                <w:b/>
              </w:rPr>
              <w:t>16.</w:t>
            </w:r>
            <w:r w:rsidR="00575E7D" w:rsidRPr="00575E7D">
              <w:t xml:space="preserve"> Perl AE, et al. </w:t>
            </w:r>
            <w:r w:rsidR="00575E7D" w:rsidRPr="00575E7D">
              <w:rPr>
                <w:i/>
              </w:rPr>
              <w:t>N Engl J Med</w:t>
            </w:r>
            <w:r w:rsidR="00575E7D" w:rsidRPr="00575E7D">
              <w:t xml:space="preserve"> 2019; </w:t>
            </w:r>
            <w:r w:rsidR="00575E7D" w:rsidRPr="00575E7D">
              <w:rPr>
                <w:b/>
              </w:rPr>
              <w:t>381</w:t>
            </w:r>
            <w:r w:rsidR="00575E7D" w:rsidRPr="00575E7D">
              <w:t xml:space="preserve">(18): 1728-40.  </w:t>
            </w:r>
            <w:r w:rsidR="00575E7D" w:rsidRPr="00575E7D">
              <w:rPr>
                <w:b/>
              </w:rPr>
              <w:t>17.</w:t>
            </w:r>
            <w:r w:rsidR="00575E7D" w:rsidRPr="00575E7D">
              <w:t xml:space="preserve"> Daver N, et al. </w:t>
            </w:r>
            <w:r w:rsidR="00575E7D" w:rsidRPr="00575E7D">
              <w:rPr>
                <w:i/>
              </w:rPr>
              <w:t>Leukemia</w:t>
            </w:r>
            <w:r w:rsidR="00575E7D" w:rsidRPr="00575E7D">
              <w:t xml:space="preserve"> 2019; </w:t>
            </w:r>
            <w:r w:rsidR="00575E7D" w:rsidRPr="00575E7D">
              <w:rPr>
                <w:b/>
              </w:rPr>
              <w:t>33</w:t>
            </w:r>
            <w:r w:rsidR="00575E7D" w:rsidRPr="00575E7D">
              <w:t xml:space="preserve">(2): 299-312.  </w:t>
            </w:r>
            <w:r w:rsidR="00575E7D" w:rsidRPr="00575E7D">
              <w:rPr>
                <w:b/>
              </w:rPr>
              <w:t>18.</w:t>
            </w:r>
            <w:r w:rsidR="00575E7D" w:rsidRPr="00575E7D">
              <w:t xml:space="preserve"> Dohner H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17; </w:t>
            </w:r>
            <w:r w:rsidR="00575E7D" w:rsidRPr="00575E7D">
              <w:rPr>
                <w:b/>
              </w:rPr>
              <w:t>129</w:t>
            </w:r>
            <w:r w:rsidR="00575E7D" w:rsidRPr="00575E7D">
              <w:t xml:space="preserve">(4): 424-47.  </w:t>
            </w:r>
            <w:r w:rsidR="00575E7D" w:rsidRPr="00575E7D">
              <w:rPr>
                <w:b/>
              </w:rPr>
              <w:t>19.</w:t>
            </w:r>
            <w:r w:rsidR="00575E7D" w:rsidRPr="00575E7D">
              <w:t xml:space="preserve"> Barajas JM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4; </w:t>
            </w:r>
            <w:r w:rsidR="00575E7D" w:rsidRPr="00575E7D">
              <w:rPr>
                <w:b/>
              </w:rPr>
              <w:t>143</w:t>
            </w:r>
            <w:r w:rsidR="00575E7D" w:rsidRPr="00575E7D">
              <w:t xml:space="preserve">(7): 619-30.  </w:t>
            </w:r>
            <w:r w:rsidR="00575E7D" w:rsidRPr="00575E7D">
              <w:rPr>
                <w:b/>
              </w:rPr>
              <w:t>20.</w:t>
            </w:r>
            <w:r w:rsidR="00575E7D" w:rsidRPr="00575E7D">
              <w:t xml:space="preserve"> Issa GC, et al. </w:t>
            </w:r>
            <w:r w:rsidR="00575E7D" w:rsidRPr="00575E7D">
              <w:rPr>
                <w:i/>
              </w:rPr>
              <w:t>Nature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615</w:t>
            </w:r>
            <w:r w:rsidR="00575E7D" w:rsidRPr="00575E7D">
              <w:t xml:space="preserve">(7954): 920-4.  </w:t>
            </w:r>
            <w:r w:rsidR="00575E7D" w:rsidRPr="00575E7D">
              <w:rPr>
                <w:b/>
              </w:rPr>
              <w:t>21.</w:t>
            </w:r>
            <w:r w:rsidR="00575E7D" w:rsidRPr="00575E7D">
              <w:t xml:space="preserve"> Smith CC, et al. </w:t>
            </w:r>
            <w:r w:rsidR="00575E7D" w:rsidRPr="00575E7D">
              <w:rPr>
                <w:i/>
              </w:rPr>
              <w:t>Blood Adv</w:t>
            </w:r>
            <w:r w:rsidR="00575E7D" w:rsidRPr="00575E7D">
              <w:t xml:space="preserve"> 2022; </w:t>
            </w:r>
            <w:r w:rsidR="00575E7D" w:rsidRPr="00575E7D">
              <w:rPr>
                <w:b/>
              </w:rPr>
              <w:t>6</w:t>
            </w:r>
            <w:r w:rsidR="00575E7D" w:rsidRPr="00575E7D">
              <w:t xml:space="preserve">(7): 2144-55.  </w:t>
            </w:r>
            <w:r w:rsidR="00575E7D" w:rsidRPr="00575E7D">
              <w:rPr>
                <w:b/>
              </w:rPr>
              <w:t>22.</w:t>
            </w:r>
            <w:r w:rsidR="00575E7D" w:rsidRPr="00575E7D">
              <w:t xml:space="preserve"> Intlekofer AM, et al. </w:t>
            </w:r>
            <w:r w:rsidR="00575E7D" w:rsidRPr="00575E7D">
              <w:rPr>
                <w:i/>
              </w:rPr>
              <w:t>Nature</w:t>
            </w:r>
            <w:r w:rsidR="00575E7D" w:rsidRPr="00575E7D">
              <w:t xml:space="preserve"> 2018; </w:t>
            </w:r>
            <w:r w:rsidR="00575E7D" w:rsidRPr="00575E7D">
              <w:rPr>
                <w:b/>
              </w:rPr>
              <w:t>559</w:t>
            </w:r>
            <w:r w:rsidR="00575E7D" w:rsidRPr="00575E7D">
              <w:t xml:space="preserve">(7712): 125-9.  </w:t>
            </w:r>
            <w:r w:rsidR="00575E7D" w:rsidRPr="00575E7D">
              <w:rPr>
                <w:b/>
              </w:rPr>
              <w:t>23.</w:t>
            </w:r>
            <w:r w:rsidR="00575E7D" w:rsidRPr="00575E7D">
              <w:t xml:space="preserve"> Moujalled DM, et al. </w:t>
            </w:r>
            <w:r w:rsidR="00575E7D" w:rsidRPr="00575E7D">
              <w:rPr>
                <w:i/>
              </w:rPr>
              <w:t>Blood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141</w:t>
            </w:r>
            <w:r w:rsidR="00575E7D" w:rsidRPr="00575E7D">
              <w:t xml:space="preserve">(6): 634-44.  </w:t>
            </w:r>
            <w:r w:rsidR="00575E7D" w:rsidRPr="00575E7D">
              <w:rPr>
                <w:b/>
              </w:rPr>
              <w:t>24.</w:t>
            </w:r>
            <w:r w:rsidR="00575E7D" w:rsidRPr="00575E7D">
              <w:t xml:space="preserve"> Perner F, et al. </w:t>
            </w:r>
            <w:r w:rsidR="00575E7D" w:rsidRPr="00575E7D">
              <w:rPr>
                <w:i/>
              </w:rPr>
              <w:t>Nature</w:t>
            </w:r>
            <w:r w:rsidR="00575E7D" w:rsidRPr="00575E7D">
              <w:t xml:space="preserve"> 2023; </w:t>
            </w:r>
            <w:r w:rsidR="00575E7D" w:rsidRPr="00575E7D">
              <w:rPr>
                <w:b/>
              </w:rPr>
              <w:t>615</w:t>
            </w:r>
            <w:r w:rsidR="00575E7D" w:rsidRPr="00575E7D">
              <w:t xml:space="preserve">(7954): 913-9.  </w:t>
            </w:r>
            <w:r w:rsidRPr="00575E7D">
              <w:rPr>
                <w:rFonts w:cs="Calibri"/>
              </w:rPr>
              <w:fldChar w:fldCharType="end"/>
            </w:r>
          </w:p>
        </w:tc>
      </w:tr>
    </w:tbl>
    <w:p w14:paraId="5C6CB510" w14:textId="5449E6B6" w:rsidR="004F169C" w:rsidRDefault="004F169C" w:rsidP="00F6144E">
      <w:pPr>
        <w:rPr>
          <w:rFonts w:ascii="Calibri" w:hAnsi="Calibri" w:cs="Calibri"/>
          <w:noProof/>
          <w:sz w:val="2"/>
          <w:szCs w:val="6"/>
        </w:rPr>
      </w:pPr>
    </w:p>
    <w:sectPr w:rsidR="004F169C" w:rsidSect="00FF7A38">
      <w:footerReference w:type="default" r:id="rId13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BD53DA" w14:textId="77777777" w:rsidR="006116CA" w:rsidRDefault="006116CA">
      <w:pPr>
        <w:spacing w:after="0" w:line="240" w:lineRule="auto"/>
      </w:pPr>
      <w:r>
        <w:separator/>
      </w:r>
    </w:p>
  </w:endnote>
  <w:endnote w:type="continuationSeparator" w:id="0">
    <w:p w14:paraId="224B1B0C" w14:textId="77777777" w:rsidR="006116CA" w:rsidRDefault="006116CA">
      <w:pPr>
        <w:spacing w:after="0" w:line="240" w:lineRule="auto"/>
      </w:pPr>
      <w:r>
        <w:continuationSeparator/>
      </w:r>
    </w:p>
  </w:endnote>
  <w:endnote w:type="continuationNotice" w:id="1">
    <w:p w14:paraId="1BCD726F" w14:textId="77777777" w:rsidR="006116CA" w:rsidRDefault="006116C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9D37C1" w14:textId="21D222C9" w:rsidR="006343BF" w:rsidRPr="00070923" w:rsidRDefault="006343BF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9B7C2E" w14:textId="77777777" w:rsidR="006116CA" w:rsidRDefault="006116CA">
      <w:pPr>
        <w:spacing w:after="0" w:line="240" w:lineRule="auto"/>
      </w:pPr>
      <w:r>
        <w:separator/>
      </w:r>
    </w:p>
  </w:footnote>
  <w:footnote w:type="continuationSeparator" w:id="0">
    <w:p w14:paraId="677480A6" w14:textId="77777777" w:rsidR="006116CA" w:rsidRDefault="006116CA">
      <w:pPr>
        <w:spacing w:after="0" w:line="240" w:lineRule="auto"/>
      </w:pPr>
      <w:r>
        <w:continuationSeparator/>
      </w:r>
    </w:p>
  </w:footnote>
  <w:footnote w:type="continuationNotice" w:id="1">
    <w:p w14:paraId="4F1EE652" w14:textId="77777777" w:rsidR="006116CA" w:rsidRDefault="006116CA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382BD8"/>
    <w:multiLevelType w:val="hybridMultilevel"/>
    <w:tmpl w:val="73F879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1FC2F3E"/>
    <w:multiLevelType w:val="hybridMultilevel"/>
    <w:tmpl w:val="FA08C4CE"/>
    <w:lvl w:ilvl="0" w:tplc="CBE4849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E020D9"/>
    <w:multiLevelType w:val="hybridMultilevel"/>
    <w:tmpl w:val="9F180AE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842890"/>
    <w:multiLevelType w:val="hybridMultilevel"/>
    <w:tmpl w:val="E47E38E6"/>
    <w:lvl w:ilvl="0" w:tplc="CCD23C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AA257D"/>
    <w:multiLevelType w:val="hybridMultilevel"/>
    <w:tmpl w:val="F0C2F23C"/>
    <w:lvl w:ilvl="0" w:tplc="9260FC9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5F1A2480"/>
    <w:multiLevelType w:val="hybridMultilevel"/>
    <w:tmpl w:val="6E46FEAA"/>
    <w:lvl w:ilvl="0" w:tplc="286619C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3087B21"/>
    <w:multiLevelType w:val="hybridMultilevel"/>
    <w:tmpl w:val="F168AC3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CA3E50"/>
    <w:multiLevelType w:val="hybridMultilevel"/>
    <w:tmpl w:val="1C16DAD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46601950">
    <w:abstractNumId w:val="2"/>
  </w:num>
  <w:num w:numId="2" w16cid:durableId="362174416">
    <w:abstractNumId w:val="4"/>
  </w:num>
  <w:num w:numId="3" w16cid:durableId="1865165559">
    <w:abstractNumId w:val="5"/>
  </w:num>
  <w:num w:numId="4" w16cid:durableId="758059485">
    <w:abstractNumId w:val="10"/>
  </w:num>
  <w:num w:numId="5" w16cid:durableId="1789005223">
    <w:abstractNumId w:val="1"/>
  </w:num>
  <w:num w:numId="6" w16cid:durableId="1894996278">
    <w:abstractNumId w:val="3"/>
  </w:num>
  <w:num w:numId="7" w16cid:durableId="1854879822">
    <w:abstractNumId w:val="0"/>
  </w:num>
  <w:num w:numId="8" w16cid:durableId="1077168764">
    <w:abstractNumId w:val="8"/>
  </w:num>
  <w:num w:numId="9" w16cid:durableId="1688362152">
    <w:abstractNumId w:val="12"/>
  </w:num>
  <w:num w:numId="10" w16cid:durableId="1797602256">
    <w:abstractNumId w:val="9"/>
  </w:num>
  <w:num w:numId="11" w16cid:durableId="587690533">
    <w:abstractNumId w:val="6"/>
  </w:num>
  <w:num w:numId="12" w16cid:durableId="764808114">
    <w:abstractNumId w:val="7"/>
  </w:num>
  <w:num w:numId="13" w16cid:durableId="1006372076">
    <w:abstractNumId w:val="13"/>
  </w:num>
  <w:num w:numId="14" w16cid:durableId="16941732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166A0"/>
    <w:rsid w:val="00005455"/>
    <w:rsid w:val="0002119F"/>
    <w:rsid w:val="00024708"/>
    <w:rsid w:val="00030416"/>
    <w:rsid w:val="00030A85"/>
    <w:rsid w:val="00032E24"/>
    <w:rsid w:val="00043DE3"/>
    <w:rsid w:val="0004758D"/>
    <w:rsid w:val="000674AF"/>
    <w:rsid w:val="00072CED"/>
    <w:rsid w:val="000B6188"/>
    <w:rsid w:val="000B62DF"/>
    <w:rsid w:val="000C3D6B"/>
    <w:rsid w:val="000D283C"/>
    <w:rsid w:val="000D528F"/>
    <w:rsid w:val="000E668C"/>
    <w:rsid w:val="000F42FB"/>
    <w:rsid w:val="00107E2D"/>
    <w:rsid w:val="001149C6"/>
    <w:rsid w:val="00176F4E"/>
    <w:rsid w:val="001A4B77"/>
    <w:rsid w:val="001D4C38"/>
    <w:rsid w:val="001E2899"/>
    <w:rsid w:val="002168F9"/>
    <w:rsid w:val="002341EE"/>
    <w:rsid w:val="002564C2"/>
    <w:rsid w:val="00260035"/>
    <w:rsid w:val="00262F90"/>
    <w:rsid w:val="00287467"/>
    <w:rsid w:val="002A076B"/>
    <w:rsid w:val="002B3CC3"/>
    <w:rsid w:val="002B5707"/>
    <w:rsid w:val="002C1A41"/>
    <w:rsid w:val="002C2F46"/>
    <w:rsid w:val="002C793C"/>
    <w:rsid w:val="003357EF"/>
    <w:rsid w:val="003730F0"/>
    <w:rsid w:val="003767B3"/>
    <w:rsid w:val="0038424A"/>
    <w:rsid w:val="003A25F8"/>
    <w:rsid w:val="003B75C5"/>
    <w:rsid w:val="003C127F"/>
    <w:rsid w:val="003C4246"/>
    <w:rsid w:val="003D7EC5"/>
    <w:rsid w:val="003E44AD"/>
    <w:rsid w:val="00401B74"/>
    <w:rsid w:val="00416718"/>
    <w:rsid w:val="00430DC8"/>
    <w:rsid w:val="00456269"/>
    <w:rsid w:val="00483079"/>
    <w:rsid w:val="004A12DE"/>
    <w:rsid w:val="004A3F15"/>
    <w:rsid w:val="004D0136"/>
    <w:rsid w:val="004F169C"/>
    <w:rsid w:val="00517AF3"/>
    <w:rsid w:val="005345BE"/>
    <w:rsid w:val="00574C0E"/>
    <w:rsid w:val="00575E7D"/>
    <w:rsid w:val="00584933"/>
    <w:rsid w:val="005867ED"/>
    <w:rsid w:val="005B40AE"/>
    <w:rsid w:val="005B783A"/>
    <w:rsid w:val="005B78C2"/>
    <w:rsid w:val="005C65E1"/>
    <w:rsid w:val="005E2EB3"/>
    <w:rsid w:val="005F1B4A"/>
    <w:rsid w:val="006056B8"/>
    <w:rsid w:val="006100CD"/>
    <w:rsid w:val="006116CA"/>
    <w:rsid w:val="0062323C"/>
    <w:rsid w:val="006343BF"/>
    <w:rsid w:val="00647078"/>
    <w:rsid w:val="0066362E"/>
    <w:rsid w:val="006726AE"/>
    <w:rsid w:val="00674EB5"/>
    <w:rsid w:val="00683D88"/>
    <w:rsid w:val="00703AA8"/>
    <w:rsid w:val="00706FC3"/>
    <w:rsid w:val="00712E9B"/>
    <w:rsid w:val="00722A12"/>
    <w:rsid w:val="00744565"/>
    <w:rsid w:val="007565E6"/>
    <w:rsid w:val="00762724"/>
    <w:rsid w:val="00770032"/>
    <w:rsid w:val="00771D66"/>
    <w:rsid w:val="00774FF9"/>
    <w:rsid w:val="0078792F"/>
    <w:rsid w:val="007A15A1"/>
    <w:rsid w:val="007B7097"/>
    <w:rsid w:val="007C788A"/>
    <w:rsid w:val="007F234C"/>
    <w:rsid w:val="007F6B3E"/>
    <w:rsid w:val="008223B3"/>
    <w:rsid w:val="00846166"/>
    <w:rsid w:val="00846FBD"/>
    <w:rsid w:val="00852FE2"/>
    <w:rsid w:val="0086046E"/>
    <w:rsid w:val="008641DD"/>
    <w:rsid w:val="0086782A"/>
    <w:rsid w:val="0087087C"/>
    <w:rsid w:val="00875CC6"/>
    <w:rsid w:val="00880C2B"/>
    <w:rsid w:val="008B638C"/>
    <w:rsid w:val="008C4B85"/>
    <w:rsid w:val="008D5865"/>
    <w:rsid w:val="008E035B"/>
    <w:rsid w:val="008F1D2C"/>
    <w:rsid w:val="008F3518"/>
    <w:rsid w:val="00903F64"/>
    <w:rsid w:val="00915720"/>
    <w:rsid w:val="0092427D"/>
    <w:rsid w:val="0092700B"/>
    <w:rsid w:val="00931EE2"/>
    <w:rsid w:val="00937CF4"/>
    <w:rsid w:val="00945D87"/>
    <w:rsid w:val="00954260"/>
    <w:rsid w:val="0098657C"/>
    <w:rsid w:val="00991630"/>
    <w:rsid w:val="009B12E5"/>
    <w:rsid w:val="009C1F28"/>
    <w:rsid w:val="009D08B3"/>
    <w:rsid w:val="009D1F48"/>
    <w:rsid w:val="00A016D3"/>
    <w:rsid w:val="00A03441"/>
    <w:rsid w:val="00A31D24"/>
    <w:rsid w:val="00AB00C7"/>
    <w:rsid w:val="00AB11F2"/>
    <w:rsid w:val="00AD675F"/>
    <w:rsid w:val="00AF5D34"/>
    <w:rsid w:val="00B663A4"/>
    <w:rsid w:val="00B70939"/>
    <w:rsid w:val="00B9798E"/>
    <w:rsid w:val="00BB4508"/>
    <w:rsid w:val="00BB7AA1"/>
    <w:rsid w:val="00BC555F"/>
    <w:rsid w:val="00BE1125"/>
    <w:rsid w:val="00C00363"/>
    <w:rsid w:val="00C03C42"/>
    <w:rsid w:val="00C17378"/>
    <w:rsid w:val="00C22BF2"/>
    <w:rsid w:val="00C266BE"/>
    <w:rsid w:val="00C303EB"/>
    <w:rsid w:val="00C304A4"/>
    <w:rsid w:val="00C4391C"/>
    <w:rsid w:val="00C531ED"/>
    <w:rsid w:val="00C8256E"/>
    <w:rsid w:val="00C90930"/>
    <w:rsid w:val="00C961F9"/>
    <w:rsid w:val="00CA7FA6"/>
    <w:rsid w:val="00CD6CBE"/>
    <w:rsid w:val="00CE5F4E"/>
    <w:rsid w:val="00D02B85"/>
    <w:rsid w:val="00D16D80"/>
    <w:rsid w:val="00D27E72"/>
    <w:rsid w:val="00D3102D"/>
    <w:rsid w:val="00D61FD2"/>
    <w:rsid w:val="00D626B9"/>
    <w:rsid w:val="00D679E8"/>
    <w:rsid w:val="00D775F6"/>
    <w:rsid w:val="00D80DE7"/>
    <w:rsid w:val="00D81847"/>
    <w:rsid w:val="00D84E1D"/>
    <w:rsid w:val="00DB403B"/>
    <w:rsid w:val="00DC1969"/>
    <w:rsid w:val="00DC6356"/>
    <w:rsid w:val="00DC65B8"/>
    <w:rsid w:val="00DE5554"/>
    <w:rsid w:val="00DF67C8"/>
    <w:rsid w:val="00E00165"/>
    <w:rsid w:val="00E0634D"/>
    <w:rsid w:val="00E13354"/>
    <w:rsid w:val="00E14184"/>
    <w:rsid w:val="00E50A32"/>
    <w:rsid w:val="00E57F94"/>
    <w:rsid w:val="00E72418"/>
    <w:rsid w:val="00E74528"/>
    <w:rsid w:val="00E8648F"/>
    <w:rsid w:val="00EB2405"/>
    <w:rsid w:val="00F116C3"/>
    <w:rsid w:val="00F13582"/>
    <w:rsid w:val="00F1448C"/>
    <w:rsid w:val="00F166A0"/>
    <w:rsid w:val="00F16F8F"/>
    <w:rsid w:val="00F3623F"/>
    <w:rsid w:val="00F47998"/>
    <w:rsid w:val="00F55035"/>
    <w:rsid w:val="00F6144E"/>
    <w:rsid w:val="00F84B91"/>
    <w:rsid w:val="00FA5156"/>
    <w:rsid w:val="00FB7351"/>
    <w:rsid w:val="00FC4F1D"/>
    <w:rsid w:val="00FE2830"/>
    <w:rsid w:val="00FF0130"/>
    <w:rsid w:val="00FF7A38"/>
    <w:rsid w:val="1400B259"/>
    <w:rsid w:val="14589A97"/>
    <w:rsid w:val="154F58AE"/>
    <w:rsid w:val="18D9DCF9"/>
    <w:rsid w:val="1A3BC699"/>
    <w:rsid w:val="1E60E23B"/>
    <w:rsid w:val="20F1D9C3"/>
    <w:rsid w:val="26972BD8"/>
    <w:rsid w:val="2A14E224"/>
    <w:rsid w:val="2F6A0A3C"/>
    <w:rsid w:val="3A16AE4A"/>
    <w:rsid w:val="3E877BE8"/>
    <w:rsid w:val="41FD0461"/>
    <w:rsid w:val="4314B160"/>
    <w:rsid w:val="443FD289"/>
    <w:rsid w:val="494ADF93"/>
    <w:rsid w:val="4EE39B05"/>
    <w:rsid w:val="5439A98A"/>
    <w:rsid w:val="588BB6D5"/>
    <w:rsid w:val="596DAB21"/>
    <w:rsid w:val="5A48DF36"/>
    <w:rsid w:val="5C17EBDD"/>
    <w:rsid w:val="5CAEBF8F"/>
    <w:rsid w:val="5DD14EA3"/>
    <w:rsid w:val="606E9593"/>
    <w:rsid w:val="621DFC21"/>
    <w:rsid w:val="6991CC20"/>
    <w:rsid w:val="6F5D6C62"/>
    <w:rsid w:val="73CC0E12"/>
    <w:rsid w:val="74CF7C98"/>
    <w:rsid w:val="7794DE68"/>
    <w:rsid w:val="7A97C4CA"/>
    <w:rsid w:val="7C92DB39"/>
    <w:rsid w:val="7E6B60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5BA6FF"/>
  <w15:chartTrackingRefBased/>
  <w15:docId w15:val="{92D819C0-F320-492D-BB97-DA758B9D9B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49C6"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A5156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2341EE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A5156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2341EE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1149C6"/>
    <w:rPr>
      <w:i/>
      <w:iCs/>
    </w:rPr>
  </w:style>
  <w:style w:type="character" w:styleId="Hyperlink">
    <w:name w:val="Hyperlink"/>
    <w:basedOn w:val="DefaultParagraphFont"/>
    <w:uiPriority w:val="99"/>
    <w:unhideWhenUsed/>
    <w:rsid w:val="004F169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F169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819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52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28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cid:image001.jpg@01D8BEB8.44339240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4AB0915-8B8D-4BAE-BE3B-0BF313CE870F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customXml/itemProps2.xml><?xml version="1.0" encoding="utf-8"?>
<ds:datastoreItem xmlns:ds="http://schemas.openxmlformats.org/officeDocument/2006/customXml" ds:itemID="{7DEC53B8-6A69-495E-97AE-A079C38D6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56C8D113-DA28-46F4-B330-4AC1BA118775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795D35DA-A677-48DA-9514-7CC1FC54994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333</Words>
  <Characters>7601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8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lly Hunter</dc:creator>
  <cp:keywords/>
  <dc:description/>
  <cp:lastModifiedBy>Ella Thompson</cp:lastModifiedBy>
  <cp:revision>3</cp:revision>
  <cp:lastPrinted>2021-10-13T07:38:00Z</cp:lastPrinted>
  <dcterms:created xsi:type="dcterms:W3CDTF">2024-03-18T00:31:00Z</dcterms:created>
  <dcterms:modified xsi:type="dcterms:W3CDTF">2024-03-18T0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286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